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0F47CCCA" w14:textId="6AC1F9C8" w:rsidR="005D1D6F" w:rsidRPr="005A364C" w:rsidRDefault="004F4D9E" w:rsidP="00DF4A09">
      <w:pPr>
        <w:rPr>
          <w:rFonts w:ascii="Calibri" w:hAnsi="Calibri" w:cs="Calibri"/>
          <w:sz w:val="24"/>
          <w:szCs w:val="24"/>
        </w:rPr>
      </w:pPr>
      <w:r w:rsidRPr="005A364C">
        <w:rPr>
          <w:rFonts w:ascii="Calibri" w:hAnsi="Calibri" w:cs="Calibri"/>
          <w:sz w:val="24"/>
          <w:szCs w:val="24"/>
        </w:rPr>
        <w:t xml:space="preserve">In order to be able to understand and make use of units-free effect sizes (e.g., Cohen’s </w:t>
      </w:r>
      <w:r w:rsidRPr="005A364C">
        <w:rPr>
          <w:rFonts w:ascii="Calibri" w:hAnsi="Calibri" w:cs="Calibri"/>
          <w:i/>
          <w:sz w:val="24"/>
          <w:szCs w:val="24"/>
        </w:rPr>
        <w:t>d</w:t>
      </w:r>
      <w:r w:rsidR="006552E2" w:rsidRPr="006552E2">
        <w:rPr>
          <w:rFonts w:ascii="Calibri" w:hAnsi="Calibri" w:cs="Calibri"/>
          <w:sz w:val="24"/>
          <w:szCs w:val="24"/>
        </w:rPr>
        <w:t xml:space="preserve">, correlation coefficients </w:t>
      </w:r>
      <w:r w:rsidR="00244D70">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hAnsi="Calibri" w:cs="Calibri"/>
          <w:sz w:val="24"/>
          <w:szCs w:val="24"/>
        </w:rPr>
        <w:t xml:space="preserve">) for </w:t>
      </w:r>
      <w:r w:rsidR="00096D6E">
        <w:rPr>
          <w:rFonts w:ascii="Calibri" w:hAnsi="Calibri" w:cs="Calibri"/>
          <w:sz w:val="24"/>
          <w:szCs w:val="24"/>
        </w:rPr>
        <w:t xml:space="preserve">the purpose of </w:t>
      </w:r>
      <w:r w:rsidRPr="005A364C">
        <w:rPr>
          <w:rFonts w:ascii="Calibri" w:hAnsi="Calibri" w:cs="Calibri"/>
          <w:sz w:val="24"/>
          <w:szCs w:val="24"/>
        </w:rPr>
        <w:t xml:space="preserve">power analyses </w:t>
      </w:r>
      <w:r w:rsidR="008C5390">
        <w:rPr>
          <w:rFonts w:ascii="Calibri" w:hAnsi="Calibri" w:cs="Calibri"/>
          <w:sz w:val="24"/>
          <w:szCs w:val="24"/>
        </w:rPr>
        <w:t xml:space="preserve">or </w:t>
      </w:r>
      <w:r w:rsidRPr="005A364C">
        <w:rPr>
          <w:rFonts w:ascii="Calibri" w:hAnsi="Calibri" w:cs="Calibri"/>
          <w:sz w:val="24"/>
          <w:szCs w:val="24"/>
        </w:rPr>
        <w:t>communicating research, researchers need to know what</w:t>
      </w:r>
      <w:r w:rsidR="00B80848">
        <w:rPr>
          <w:rFonts w:ascii="Calibri" w:hAnsi="Calibri" w:cs="Calibri"/>
          <w:sz w:val="24"/>
          <w:szCs w:val="24"/>
        </w:rPr>
        <w:t xml:space="preserve"> these</w:t>
      </w:r>
      <w:r w:rsidRPr="005A364C">
        <w:rPr>
          <w:rFonts w:ascii="Calibri" w:hAnsi="Calibri" w:cs="Calibri"/>
          <w:sz w:val="24"/>
          <w:szCs w:val="24"/>
        </w:rPr>
        <w:t xml:space="preserve"> effect sizes describe as well as </w:t>
      </w:r>
      <w:r w:rsidR="00B80848">
        <w:rPr>
          <w:rFonts w:ascii="Calibri" w:hAnsi="Calibri" w:cs="Calibri"/>
          <w:sz w:val="24"/>
          <w:szCs w:val="24"/>
        </w:rPr>
        <w:t>the</w:t>
      </w:r>
      <w:r w:rsidRPr="005A364C">
        <w:rPr>
          <w:rFonts w:ascii="Calibri" w:hAnsi="Calibri" w:cs="Calibri"/>
          <w:sz w:val="24"/>
          <w:szCs w:val="24"/>
        </w:rPr>
        <w:t xml:space="preserve"> magnitudes </w:t>
      </w:r>
      <w:r w:rsidR="00B80848">
        <w:rPr>
          <w:rFonts w:ascii="Calibri" w:hAnsi="Calibri" w:cs="Calibri"/>
          <w:sz w:val="24"/>
          <w:szCs w:val="24"/>
        </w:rPr>
        <w:t xml:space="preserve">that </w:t>
      </w:r>
      <w:r w:rsidRPr="005A364C">
        <w:rPr>
          <w:rFonts w:ascii="Calibri" w:hAnsi="Calibri" w:cs="Calibri"/>
          <w:sz w:val="24"/>
          <w:szCs w:val="24"/>
        </w:rPr>
        <w:t xml:space="preserve">are typically seen in a given area of research. This chapter reports the results of a literature review of the previous studies which have surveyed areas of behavioural sciences research in order to extract effect sizes and provide empirical benchmarks for each subfield of research. </w:t>
      </w:r>
      <w:r w:rsidR="00DF4A09" w:rsidRPr="005A364C">
        <w:rPr>
          <w:rFonts w:ascii="Calibri" w:hAnsi="Calibri" w:cs="Calibri"/>
          <w:sz w:val="24"/>
          <w:szCs w:val="24"/>
        </w:rPr>
        <w:t xml:space="preserve">In order to facilitate the interpretation of effect sizes in psychological research, this chapter brings together these </w:t>
      </w:r>
      <w:r w:rsidR="0027604B" w:rsidRPr="005A364C">
        <w:rPr>
          <w:rFonts w:ascii="Calibri" w:hAnsi="Calibri" w:cs="Calibri"/>
          <w:sz w:val="24"/>
          <w:szCs w:val="24"/>
        </w:rPr>
        <w:t xml:space="preserve">15 </w:t>
      </w:r>
      <w:r w:rsidR="00DF4A09" w:rsidRPr="005A364C">
        <w:rPr>
          <w:rFonts w:ascii="Calibri" w:hAnsi="Calibri" w:cs="Calibri"/>
          <w:sz w:val="24"/>
          <w:szCs w:val="24"/>
        </w:rPr>
        <w:t xml:space="preserve">previous efforts to survey the effect sizes reported in various bodies of behavioural sciences research and presents their results alongside common language descriptions of the quantities estimated, estimators for each effect size, and advice on the appropriate effect sizes </w:t>
      </w:r>
      <w:r w:rsidR="00E07176" w:rsidRPr="005A364C">
        <w:rPr>
          <w:rFonts w:ascii="Calibri" w:hAnsi="Calibri" w:cs="Calibri"/>
          <w:sz w:val="24"/>
          <w:szCs w:val="24"/>
        </w:rPr>
        <w:t xml:space="preserve">and estimators </w:t>
      </w:r>
      <w:r w:rsidR="00DF4A09" w:rsidRPr="005A364C">
        <w:rPr>
          <w:rFonts w:ascii="Calibri" w:hAnsi="Calibri" w:cs="Calibri"/>
          <w:sz w:val="24"/>
          <w:szCs w:val="24"/>
        </w:rPr>
        <w:t>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3CB60E49"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04303" w:rsidRPr="005A364C">
        <w:rPr>
          <w:rFonts w:ascii="Calibri" w:hAnsi="Calibri" w:cs="Calibri"/>
          <w:sz w:val="24"/>
          <w:szCs w:val="24"/>
        </w:rPr>
        <w:t>T</w:t>
      </w:r>
      <w:r w:rsidR="00654B54" w:rsidRPr="005A364C">
        <w:rPr>
          <w:rFonts w:ascii="Calibri" w:hAnsi="Calibri" w:cs="Calibri"/>
          <w:sz w:val="24"/>
          <w:szCs w:val="24"/>
        </w:rPr>
        <w:t>he appropriate interpretation of a given effect size is at least partially determined by the effect sizes that are typically seen in a given are</w:t>
      </w:r>
      <w:r w:rsidR="00404303" w:rsidRPr="005A364C">
        <w:rPr>
          <w:rFonts w:ascii="Calibri" w:hAnsi="Calibri" w:cs="Calibri"/>
          <w:sz w:val="24"/>
          <w:szCs w:val="24"/>
        </w:rPr>
        <w:t>a</w:t>
      </w:r>
      <w:r w:rsidR="00654B54" w:rsidRPr="005A364C">
        <w:rPr>
          <w:rFonts w:ascii="Calibri" w:hAnsi="Calibri" w:cs="Calibri"/>
          <w:sz w:val="24"/>
          <w:szCs w:val="24"/>
        </w:rPr>
        <w:t xml:space="preserve"> of research</w:t>
      </w:r>
      <w:r w:rsidR="00491CAD">
        <w:rPr>
          <w:rFonts w:ascii="Calibri" w:hAnsi="Calibri" w:cs="Calibri"/>
          <w:sz w:val="24"/>
          <w:szCs w:val="24"/>
        </w:rPr>
        <w:t>. T</w:t>
      </w:r>
      <w:r w:rsidR="00654B54" w:rsidRPr="005A364C">
        <w:rPr>
          <w:rFonts w:ascii="Calibri" w:hAnsi="Calibri" w:cs="Calibri"/>
          <w:sz w:val="24"/>
          <w:szCs w:val="24"/>
        </w:rPr>
        <w:t xml:space="preserve">his chapter brings together th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 xml:space="preserve">effect sizes reported in various bodies of behavioural sciences research and presents their results alongside common language descriptions of the quantities estimated, estimators </w:t>
      </w:r>
      <w:r w:rsidR="00EB2FA2" w:rsidRPr="005A364C">
        <w:rPr>
          <w:rFonts w:ascii="Calibri" w:hAnsi="Calibri" w:cs="Calibri"/>
          <w:sz w:val="24"/>
          <w:szCs w:val="24"/>
        </w:rPr>
        <w:t xml:space="preserve">for the included effect sizes, </w:t>
      </w:r>
      <w:r w:rsidR="00654B54" w:rsidRPr="005A364C">
        <w:rPr>
          <w:rFonts w:ascii="Calibri" w:hAnsi="Calibri" w:cs="Calibri"/>
          <w:sz w:val="24"/>
          <w:szCs w:val="24"/>
        </w:rPr>
        <w:t>and advice on the appropriate effect sizes to use when planning research.</w:t>
      </w:r>
    </w:p>
    <w:p w14:paraId="16C515F5" w14:textId="313C5FE4" w:rsidR="00B6623C" w:rsidRDefault="00654B54" w:rsidP="005E639D">
      <w:pPr>
        <w:rPr>
          <w:rFonts w:ascii="Calibri" w:hAnsi="Calibri" w:cs="Calibri"/>
          <w:sz w:val="24"/>
          <w:szCs w:val="24"/>
        </w:rPr>
      </w:pPr>
      <w:bookmarkStart w:id="0" w:name="_Hlk535673783"/>
      <w:r w:rsidRPr="005A364C">
        <w:rPr>
          <w:rFonts w:ascii="Calibri" w:hAnsi="Calibri" w:cs="Calibri"/>
          <w:sz w:val="24"/>
          <w:szCs w:val="24"/>
        </w:rPr>
        <w:t xml:space="preserve">In order to be able to understand and make use of standardised effect sizes for power analyses, researchers need to have some understanding of the mathematical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but relatively few studies have attempted to address the latter issue of what effect sizes are routinely reported and what could reasonably be classified as a small or a large effect. </w:t>
      </w:r>
      <w:r w:rsidR="00600995" w:rsidRPr="005A364C">
        <w:rPr>
          <w:rFonts w:ascii="Calibri" w:hAnsi="Calibri" w:cs="Calibri"/>
          <w:sz w:val="24"/>
          <w:szCs w:val="24"/>
        </w:rPr>
        <w:t xml:space="preserve">Part of the reason for the relative scarcity of efforts to provide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thousands of lives. However, if someone is studying, for example, social media addiction, it is unlikely that a treatment 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firm benchmarks on what a “small”, “medium” or “large” is foolhardy if not impossible. Nonetheless the consumers and producers of research that is often </w:t>
      </w:r>
      <w:r w:rsidR="00600995" w:rsidRPr="005A364C">
        <w:rPr>
          <w:rFonts w:ascii="Calibri" w:hAnsi="Calibri" w:cs="Calibri"/>
          <w:sz w:val="24"/>
          <w:szCs w:val="24"/>
        </w:rPr>
        <w:lastRenderedPageBreak/>
        <w:t xml:space="preserve">reported and conveyed in standardised effect sizes need to be able to understand what effects can reasonably be expected in their area of research to effectively plan their research (e.g., using a power analysis), and to understand the relative import of observed effects in context. </w:t>
      </w:r>
    </w:p>
    <w:p w14:paraId="5A465392" w14:textId="77777777" w:rsidR="008D6168" w:rsidRPr="005A364C" w:rsidRDefault="008D6168" w:rsidP="000B40D6">
      <w:pPr>
        <w:pStyle w:val="Heading3"/>
      </w:pPr>
      <w:r w:rsidRPr="005A364C">
        <w:t>Cohen’s Benchmarks</w:t>
      </w:r>
    </w:p>
    <w:p w14:paraId="5700F7AE" w14:textId="77777777" w:rsidR="008D6168" w:rsidRPr="005A364C" w:rsidRDefault="008D6168" w:rsidP="008D6168">
      <w:pPr>
        <w:shd w:val="clear" w:color="auto" w:fill="E7E6E6" w:themeFill="background2"/>
        <w:rPr>
          <w:rFonts w:ascii="Calibri" w:hAnsi="Calibri" w:cs="Calibri"/>
          <w:b/>
          <w:sz w:val="24"/>
          <w:szCs w:val="24"/>
        </w:rPr>
      </w:pPr>
      <w:r w:rsidRPr="005A364C">
        <w:rPr>
          <w:rFonts w:ascii="Calibri" w:hAnsi="Calibri" w:cs="Calibri"/>
          <w:b/>
          <w:sz w:val="24"/>
          <w:szCs w:val="24"/>
        </w:rPr>
        <w:t xml:space="preserve">“The definitions are arbitrary, such qualitative concepts as "large" are sometimes understood as absolute, sometimes as relative; and </w:t>
      </w:r>
      <w:proofErr w:type="gramStart"/>
      <w:r w:rsidRPr="005A364C">
        <w:rPr>
          <w:rFonts w:ascii="Calibri" w:hAnsi="Calibri" w:cs="Calibri"/>
          <w:b/>
          <w:sz w:val="24"/>
          <w:szCs w:val="24"/>
        </w:rPr>
        <w:t>thus</w:t>
      </w:r>
      <w:proofErr w:type="gramEnd"/>
      <w:r w:rsidRPr="005A364C">
        <w:rPr>
          <w:rFonts w:ascii="Calibri" w:hAnsi="Calibri" w:cs="Calibri"/>
          <w:b/>
          <w:sz w:val="24"/>
          <w:szCs w:val="24"/>
        </w:rPr>
        <w:t xml:space="preserve">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2C1E900A" w14:textId="5948E1AC" w:rsidR="005E639D" w:rsidRPr="005A364C" w:rsidRDefault="00B264F4" w:rsidP="005E639D">
      <w:pPr>
        <w:rPr>
          <w:rFonts w:ascii="Calibri" w:hAnsi="Calibri" w:cs="Calibri"/>
          <w:sz w:val="24"/>
          <w:szCs w:val="24"/>
        </w:rPr>
      </w:pPr>
      <w:r w:rsidRPr="005A364C">
        <w:rPr>
          <w:rFonts w:ascii="Calibri" w:hAnsi="Calibri" w:cs="Calibri"/>
          <w:sz w:val="24"/>
          <w:szCs w:val="24"/>
        </w:rPr>
        <w:t xml:space="preserve">In so far as current standards for classifying the importance and relative magnitude of observed effects, it seems that people have largely relied upon the standardised effect size benchmarks given by </w: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62, 1970,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 xml:space="preserve">. </w:t>
      </w:r>
      <w:r w:rsidR="00B6623C" w:rsidRPr="005A364C">
        <w:rPr>
          <w:rFonts w:ascii="Calibri" w:hAnsi="Calibri" w:cs="Calibri"/>
          <w:sz w:val="24"/>
          <w:szCs w:val="24"/>
        </w:rPr>
        <w:t>In part in order to prevent researchers from relying on Cohen’s benchmarks in interpreting reported effect sizes and in planning their research, a number of papers have been published providing empirical benchmarks</w:t>
      </w:r>
      <w:r w:rsidR="00D27F52">
        <w:rPr>
          <w:rFonts w:ascii="Calibri" w:hAnsi="Calibri" w:cs="Calibri"/>
          <w:sz w:val="24"/>
          <w:szCs w:val="24"/>
        </w:rPr>
        <w:t>,</w:t>
      </w:r>
      <w:r w:rsidR="00B6623C" w:rsidRPr="005A364C">
        <w:rPr>
          <w:rFonts w:ascii="Calibri" w:hAnsi="Calibri" w:cs="Calibri"/>
          <w:sz w:val="24"/>
          <w:szCs w:val="24"/>
        </w:rPr>
        <w:t xml:space="preserve"> </w:t>
      </w:r>
      <w:r w:rsidR="00D27F52">
        <w:rPr>
          <w:rFonts w:ascii="Calibri" w:hAnsi="Calibri" w:cs="Calibri"/>
          <w:sz w:val="24"/>
          <w:szCs w:val="24"/>
        </w:rPr>
        <w:t>benchmarks developed by examining bodies of research and extracting reported effect sizes.</w:t>
      </w:r>
      <w:r w:rsidR="00182588">
        <w:rPr>
          <w:rFonts w:ascii="Calibri" w:hAnsi="Calibri" w:cs="Calibri"/>
          <w:sz w:val="24"/>
          <w:szCs w:val="24"/>
        </w:rPr>
        <w:t xml:space="preserve"> </w:t>
      </w:r>
      <w:r w:rsidR="00B6623C" w:rsidRPr="005A364C">
        <w:rPr>
          <w:rFonts w:ascii="Calibri" w:hAnsi="Calibri" w:cs="Calibri"/>
          <w:sz w:val="24"/>
          <w:szCs w:val="24"/>
        </w:rPr>
        <w:t xml:space="preserve">This chapter collects these studies and presents them </w:t>
      </w:r>
      <w:r w:rsidR="00B606F4">
        <w:rPr>
          <w:rFonts w:ascii="Calibri" w:hAnsi="Calibri" w:cs="Calibri"/>
          <w:sz w:val="24"/>
          <w:szCs w:val="24"/>
        </w:rPr>
        <w:t>alongside c</w:t>
      </w:r>
      <w:r w:rsidR="00B6623C" w:rsidRPr="005A364C">
        <w:rPr>
          <w:rFonts w:ascii="Calibri" w:hAnsi="Calibri" w:cs="Calibri"/>
          <w:sz w:val="24"/>
          <w:szCs w:val="24"/>
        </w:rPr>
        <w:t>ommon language explanations</w:t>
      </w:r>
      <w:r w:rsidR="00B606F4">
        <w:rPr>
          <w:rFonts w:ascii="Calibri" w:hAnsi="Calibri" w:cs="Calibri"/>
          <w:sz w:val="24"/>
          <w:szCs w:val="24"/>
        </w:rPr>
        <w:t xml:space="preserve"> </w:t>
      </w:r>
      <w:r w:rsidR="00FE2599">
        <w:rPr>
          <w:rFonts w:ascii="Calibri" w:hAnsi="Calibri" w:cs="Calibri"/>
          <w:sz w:val="24"/>
          <w:szCs w:val="24"/>
        </w:rPr>
        <w:t xml:space="preserve">and </w:t>
      </w:r>
      <w:r w:rsidR="00B606F4">
        <w:rPr>
          <w:rFonts w:ascii="Calibri" w:hAnsi="Calibri" w:cs="Calibri"/>
          <w:sz w:val="24"/>
          <w:szCs w:val="24"/>
        </w:rPr>
        <w:t>estimators</w:t>
      </w:r>
      <w:r w:rsidR="00B606F4" w:rsidRPr="005A364C">
        <w:rPr>
          <w:rFonts w:ascii="Calibri" w:hAnsi="Calibri" w:cs="Calibri"/>
          <w:sz w:val="24"/>
          <w:szCs w:val="24"/>
        </w:rPr>
        <w:t xml:space="preserve"> </w:t>
      </w:r>
      <w:r w:rsidR="00B606F4">
        <w:rPr>
          <w:rFonts w:ascii="Calibri" w:hAnsi="Calibri" w:cs="Calibri"/>
          <w:sz w:val="24"/>
          <w:szCs w:val="24"/>
        </w:rPr>
        <w:t>for</w:t>
      </w:r>
      <w:r w:rsidR="007C22D4">
        <w:rPr>
          <w:rFonts w:ascii="Calibri" w:hAnsi="Calibri" w:cs="Calibri"/>
          <w:sz w:val="24"/>
          <w:szCs w:val="24"/>
        </w:rPr>
        <w:t xml:space="preserve"> the included</w:t>
      </w:r>
      <w:r w:rsidR="00B606F4">
        <w:rPr>
          <w:rFonts w:ascii="Calibri" w:hAnsi="Calibri" w:cs="Calibri"/>
          <w:sz w:val="24"/>
          <w:szCs w:val="24"/>
        </w:rPr>
        <w:t xml:space="preserve"> each</w:t>
      </w:r>
      <w:r w:rsidR="00B606F4" w:rsidRPr="005A364C">
        <w:rPr>
          <w:rFonts w:ascii="Calibri" w:hAnsi="Calibri" w:cs="Calibri"/>
          <w:sz w:val="24"/>
          <w:szCs w:val="24"/>
        </w:rPr>
        <w:t xml:space="preserve"> effect size</w:t>
      </w:r>
      <w:r w:rsidR="007C22D4">
        <w:rPr>
          <w:rFonts w:ascii="Calibri" w:hAnsi="Calibri" w:cs="Calibri"/>
          <w:sz w:val="24"/>
          <w:szCs w:val="24"/>
        </w:rPr>
        <w:t>s</w:t>
      </w:r>
      <w:r w:rsidR="00B6623C" w:rsidRPr="005A364C">
        <w:rPr>
          <w:rFonts w:ascii="Calibri" w:hAnsi="Calibri" w:cs="Calibri"/>
          <w:sz w:val="24"/>
          <w:szCs w:val="24"/>
        </w:rPr>
        <w:t>.</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7777777" w:rsidR="00B264F4" w:rsidRPr="005A364C" w:rsidRDefault="00B264F4" w:rsidP="005953B4">
            <w:pPr>
              <w:pStyle w:val="NoSpacing"/>
            </w:pPr>
            <w:r w:rsidRPr="005A364C">
              <w:t xml:space="preserve">OR </w:t>
            </w:r>
            <w:r w:rsidRPr="005A364C">
              <w:rPr>
                <w:vertAlign w:val="superscript"/>
              </w:rPr>
              <w:t>b</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77777777" w:rsidR="00B264F4" w:rsidRPr="005A364C" w:rsidRDefault="00B264F4"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77777777" w:rsidR="00B264F4" w:rsidRPr="005A364C" w:rsidRDefault="00D17869"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B264F4" w:rsidRPr="005A364C">
              <w:rPr>
                <w:rFonts w:eastAsiaTheme="minorEastAsia"/>
                <w:vertAlign w:val="superscript"/>
              </w:rPr>
              <w:t>a</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3D447CC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Notes: </w:t>
      </w:r>
      <w:proofErr w:type="gramStart"/>
      <w:r w:rsidRPr="005A364C">
        <w:rPr>
          <w:rFonts w:ascii="Calibri" w:hAnsi="Calibri" w:cs="Calibri"/>
          <w:sz w:val="24"/>
          <w:szCs w:val="24"/>
          <w:vertAlign w:val="superscript"/>
        </w:rPr>
        <w:t>a</w:t>
      </w:r>
      <w:proofErr w:type="gramEnd"/>
      <w:r w:rsidRPr="005A364C">
        <w:rPr>
          <w:rFonts w:ascii="Calibri" w:hAnsi="Calibri" w:cs="Calibri"/>
          <w:sz w:val="24"/>
          <w:szCs w:val="24"/>
        </w:rPr>
        <w:t xml:space="preserve"> Transformed from Cohen’s benchmarks for </w:t>
      </w:r>
      <w:r w:rsidRPr="005A364C">
        <w:rPr>
          <w:rFonts w:ascii="Calibri" w:hAnsi="Calibri" w:cs="Calibri"/>
          <w:i/>
          <w:sz w:val="24"/>
          <w:szCs w:val="24"/>
        </w:rPr>
        <w:t>f</w:t>
      </w:r>
      <w:r w:rsidRPr="005A364C">
        <w:rPr>
          <w:rFonts w:ascii="Calibri" w:hAnsi="Calibri" w:cs="Calibri"/>
          <w:sz w:val="24"/>
          <w:szCs w:val="24"/>
        </w:rPr>
        <w:t xml:space="preserve">. Converted from Cohen’s benchmarks for </w:t>
      </w:r>
      <w:r w:rsidRPr="005A364C">
        <w:rPr>
          <w:rFonts w:ascii="Calibri" w:hAnsi="Calibri" w:cs="Calibri"/>
          <w:i/>
          <w:sz w:val="24"/>
          <w:szCs w:val="24"/>
        </w:rPr>
        <w:t xml:space="preserve">w </w:t>
      </w:r>
      <w:r w:rsidRPr="005A364C">
        <w:rPr>
          <w:rStyle w:val="CommentReference"/>
          <w:rFonts w:ascii="Calibri" w:hAnsi="Calibri" w:cs="Calibri"/>
          <w:sz w:val="24"/>
          <w:szCs w:val="24"/>
        </w:rPr>
        <w:t xml:space="preserve">Cohen (1962) used slightly different estimates for small and large benchmarks (e.g., </w:t>
      </w:r>
      <w:proofErr w:type="spellStart"/>
      <w:r w:rsidRPr="005A364C">
        <w:rPr>
          <w:rStyle w:val="CommentReference"/>
          <w:rFonts w:ascii="Calibri" w:hAnsi="Calibri" w:cs="Calibri"/>
          <w:sz w:val="24"/>
          <w:szCs w:val="24"/>
        </w:rPr>
        <w:t xml:space="preserve">for </w:t>
      </w:r>
      <w:r w:rsidRPr="005A364C">
        <w:rPr>
          <w:rStyle w:val="CommentReference"/>
          <w:rFonts w:ascii="Calibri" w:hAnsi="Calibri" w:cs="Calibri"/>
          <w:i/>
          <w:sz w:val="24"/>
          <w:szCs w:val="24"/>
        </w:rPr>
        <w:t>t</w:t>
      </w:r>
      <w:proofErr w:type="spellEnd"/>
      <w:r w:rsidRPr="005A364C">
        <w:rPr>
          <w:rStyle w:val="CommentReference"/>
          <w:rFonts w:ascii="Calibri" w:hAnsi="Calibri" w:cs="Calibri"/>
          <w:sz w:val="24"/>
          <w:szCs w:val="24"/>
        </w:rPr>
        <w:t xml:space="preserve"> tests for mean differences small was a </w:t>
      </w:r>
      <w:r w:rsidRPr="005A364C">
        <w:rPr>
          <w:rStyle w:val="CommentReference"/>
          <w:rFonts w:ascii="Calibri" w:hAnsi="Calibri" w:cs="Calibri"/>
          <w:i/>
          <w:sz w:val="24"/>
          <w:szCs w:val="24"/>
        </w:rPr>
        <w:t>d</w:t>
      </w:r>
      <w:r w:rsidRPr="005A364C">
        <w:rPr>
          <w:rStyle w:val="CommentReference"/>
          <w:rFonts w:ascii="Calibri" w:hAnsi="Calibri" w:cs="Calibri"/>
          <w:sz w:val="24"/>
          <w:szCs w:val="24"/>
        </w:rPr>
        <w:t xml:space="preserve"> of .25 and large a </w:t>
      </w:r>
      <w:r w:rsidRPr="005A364C">
        <w:rPr>
          <w:rStyle w:val="CommentReference"/>
          <w:rFonts w:ascii="Calibri" w:hAnsi="Calibri" w:cs="Calibri"/>
          <w:i/>
          <w:sz w:val="24"/>
          <w:szCs w:val="24"/>
        </w:rPr>
        <w:t>d</w:t>
      </w:r>
      <w:r w:rsidRPr="005A364C">
        <w:rPr>
          <w:rStyle w:val="CommentReference"/>
          <w:rFonts w:ascii="Calibri" w:hAnsi="Calibri" w:cs="Calibri"/>
          <w:sz w:val="24"/>
          <w:szCs w:val="24"/>
        </w:rPr>
        <w:t xml:space="preserve"> of 1) although the medium benchmarks has remained the same.</w:t>
      </w:r>
    </w:p>
    <w:p w14:paraId="7A689E89" w14:textId="78C47317" w:rsidR="00B264F4" w:rsidRPr="005A364C" w:rsidRDefault="00A80FE2" w:rsidP="00A80FE2">
      <w:pPr>
        <w:pStyle w:val="Heading3"/>
      </w:pPr>
      <w:r>
        <w:lastRenderedPageBreak/>
        <w:t>Methods</w:t>
      </w:r>
      <w:r>
        <w:br/>
      </w:r>
      <w:r w:rsidR="00B264F4" w:rsidRPr="005A364C">
        <w:t>Review protocol</w:t>
      </w:r>
    </w:p>
    <w:p w14:paraId="6AAFAB31" w14:textId="504C71E3" w:rsidR="00B90B95" w:rsidRPr="005A364C" w:rsidRDefault="00B264F4" w:rsidP="00206B3C">
      <w:pPr>
        <w:rPr>
          <w:rStyle w:val="CommentReference"/>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method was used. First</w:t>
      </w:r>
      <w:r w:rsidR="002D5C96" w:rsidRPr="005A364C">
        <w:rPr>
          <w:rFonts w:ascii="Calibri" w:hAnsi="Calibri" w:cs="Calibri"/>
          <w:sz w:val="24"/>
          <w:szCs w:val="24"/>
        </w:rPr>
        <w:t xml:space="preserve"> </w:t>
      </w:r>
      <w:r w:rsidRPr="005A364C">
        <w:rPr>
          <w:rFonts w:ascii="Calibri" w:hAnsi="Calibri" w:cs="Calibri"/>
          <w:sz w:val="24"/>
          <w:szCs w:val="24"/>
        </w:rPr>
        <w:t xml:space="preserve">th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and Web of knowledge databases were searched</w:t>
      </w:r>
      <w:r w:rsidR="003E6966">
        <w:rPr>
          <w:rFonts w:ascii="Calibri" w:hAnsi="Calibri" w:cs="Calibri"/>
          <w:sz w:val="24"/>
          <w:szCs w:val="24"/>
        </w:rPr>
        <w:t xml:space="preserve"> </w:t>
      </w:r>
      <w:proofErr w:type="gramStart"/>
      <w:r w:rsidR="003E6966">
        <w:rPr>
          <w:rFonts w:ascii="Calibri" w:hAnsi="Calibri" w:cs="Calibri"/>
          <w:sz w:val="24"/>
          <w:szCs w:val="24"/>
        </w:rPr>
        <w:t>with ,</w:t>
      </w:r>
      <w:proofErr w:type="gramEnd"/>
      <w:r w:rsidR="003E6966">
        <w:rPr>
          <w:rFonts w:ascii="Calibri" w:hAnsi="Calibri" w:cs="Calibri"/>
          <w:sz w:val="24"/>
          <w:szCs w:val="24"/>
        </w:rPr>
        <w:t xml:space="preserve"> and then the citing and cited articles were hand searched in order to ensure maximum coverage</w:t>
      </w:r>
      <w:r w:rsidRPr="005A364C">
        <w:rPr>
          <w:rFonts w:ascii="Calibri" w:hAnsi="Calibri" w:cs="Calibri"/>
          <w:sz w:val="24"/>
          <w:szCs w:val="24"/>
        </w:rPr>
        <w:t xml:space="preserv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was searched through the Ovid interface for “Effect size benchmarks.mp.” (“</w:t>
      </w:r>
      <w:r w:rsidR="003A04BD">
        <w:rPr>
          <w:rFonts w:ascii="Calibri" w:hAnsi="Calibri" w:cs="Calibri"/>
          <w:sz w:val="24"/>
          <w:szCs w:val="24"/>
        </w:rPr>
        <w:t>.</w:t>
      </w:r>
      <w:proofErr w:type="spellStart"/>
      <w:r w:rsidRPr="005A364C">
        <w:rPr>
          <w:rFonts w:ascii="Calibri" w:hAnsi="Calibri" w:cs="Calibri"/>
          <w:sz w:val="24"/>
          <w:szCs w:val="24"/>
        </w:rPr>
        <w:t>mp</w:t>
      </w:r>
      <w:proofErr w:type="spellEnd"/>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 xml:space="preserve">and citing </w:t>
      </w:r>
      <w:proofErr w:type="gramStart"/>
      <w:r w:rsidR="00E015F6">
        <w:rPr>
          <w:rFonts w:ascii="Calibri" w:hAnsi="Calibri" w:cs="Calibri"/>
          <w:sz w:val="24"/>
          <w:szCs w:val="24"/>
        </w:rPr>
        <w:t>articles</w:t>
      </w:r>
      <w:r w:rsidR="00D17869">
        <w:rPr>
          <w:rFonts w:ascii="Calibri" w:hAnsi="Calibri" w:cs="Calibri"/>
          <w:sz w:val="24"/>
          <w:szCs w:val="24"/>
        </w:rPr>
        <w:t xml:space="preserve"> </w:t>
      </w:r>
      <w:r w:rsidR="00E015F6">
        <w:rPr>
          <w:rFonts w:ascii="Calibri" w:hAnsi="Calibri" w:cs="Calibri"/>
          <w:sz w:val="24"/>
          <w:szCs w:val="24"/>
        </w:rPr>
        <w:t xml:space="preserve"> </w:t>
      </w:r>
      <w:r w:rsidRPr="005A364C">
        <w:rPr>
          <w:rFonts w:ascii="Calibri" w:hAnsi="Calibri" w:cs="Calibri"/>
          <w:sz w:val="24"/>
          <w:szCs w:val="24"/>
        </w:rPr>
        <w:t>of</w:t>
      </w:r>
      <w:proofErr w:type="gramEnd"/>
      <w:r w:rsidRPr="005A364C">
        <w:rPr>
          <w:rFonts w:ascii="Calibri" w:hAnsi="Calibri" w:cs="Calibri"/>
          <w:sz w:val="24"/>
          <w:szCs w:val="24"/>
        </w:rPr>
        <w:t xml:space="preserve">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3 articles. </w:t>
      </w:r>
      <w:r w:rsidR="002D5C96" w:rsidRPr="005A364C">
        <w:rPr>
          <w:rFonts w:ascii="Calibri" w:hAnsi="Calibri" w:cs="Calibri"/>
          <w:sz w:val="24"/>
          <w:szCs w:val="24"/>
        </w:rPr>
        <w:t>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extracted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 15 articles were identified which provided empirical effect size benchmarks for fields of research. All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w:t>
      </w:r>
      <w:proofErr w:type="gramStart"/>
      <w:r w:rsidRPr="005A364C">
        <w:rPr>
          <w:rFonts w:ascii="Calibri" w:hAnsi="Calibri" w:cs="Calibri"/>
          <w:sz w:val="24"/>
          <w:szCs w:val="24"/>
        </w:rPr>
        <w:t>August,</w:t>
      </w:r>
      <w:proofErr w:type="gramEnd"/>
      <w:r w:rsidRPr="005A364C">
        <w:rPr>
          <w:rFonts w:ascii="Calibri" w:hAnsi="Calibri" w:cs="Calibri"/>
          <w:sz w:val="24"/>
          <w:szCs w:val="24"/>
        </w:rPr>
        <w:t xml:space="preserve"> 2018.</w:t>
      </w:r>
    </w:p>
    <w:p w14:paraId="2FB91EF1" w14:textId="6726DBD6" w:rsidR="00A76F4E" w:rsidRPr="005A364C" w:rsidRDefault="00B06CC1" w:rsidP="00A80FE2">
      <w:pPr>
        <w:pStyle w:val="Heading3"/>
      </w:pPr>
      <w:r>
        <w:t>Analysis</w:t>
      </w:r>
      <w:r w:rsidR="00141947">
        <w:t xml:space="preserve"> and data presentation </w:t>
      </w:r>
    </w:p>
    <w:p w14:paraId="13E224FA" w14:textId="33F27EF7" w:rsidR="001B4CA9" w:rsidRPr="00D10777" w:rsidRDefault="001B4CA9" w:rsidP="00D10777">
      <w:pPr>
        <w:rPr>
          <w:rFonts w:ascii="Calibri" w:hAnsi="Calibri" w:cs="Calibri"/>
          <w:i/>
          <w:iCs/>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effect size </w:t>
      </w:r>
      <w:r w:rsidR="00C97E8E">
        <w:rPr>
          <w:rFonts w:ascii="Calibri" w:hAnsi="Calibri" w:cs="Calibri"/>
          <w:sz w:val="24"/>
          <w:szCs w:val="24"/>
        </w:rPr>
        <w:t>extraction</w:t>
      </w:r>
      <w:r w:rsidR="00C761DB">
        <w:rPr>
          <w:rFonts w:ascii="Calibri" w:hAnsi="Calibri" w:cs="Calibri"/>
          <w:sz w:val="24"/>
          <w:szCs w:val="24"/>
        </w:rPr>
        <w:t xml:space="preserve"> methods (as varied as selecting effects from textbooks to effects reported in meta-analyses of clinical studies) mean that aggregation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extraction method is identified alongside each reported result. </w:t>
      </w:r>
      <w:r w:rsidRPr="00D10777">
        <w:rPr>
          <w:rFonts w:ascii="Calibri" w:hAnsi="Calibri" w:cs="Calibri"/>
          <w:sz w:val="24"/>
          <w:szCs w:val="24"/>
        </w:rPr>
        <w:t xml:space="preserve">As the </w:t>
      </w:r>
      <w:r w:rsidR="000F5981">
        <w:rPr>
          <w:rFonts w:ascii="Calibri" w:hAnsi="Calibri" w:cs="Calibri"/>
          <w:sz w:val="24"/>
          <w:szCs w:val="24"/>
        </w:rPr>
        <w:t>empirical</w:t>
      </w:r>
      <w:r w:rsidRPr="00D10777">
        <w:rPr>
          <w:rFonts w:ascii="Calibri" w:hAnsi="Calibri" w:cs="Calibri"/>
          <w:sz w:val="24"/>
          <w:szCs w:val="24"/>
        </w:rPr>
        <w:t xml:space="preserve"> benchmarks are presented, the estimators for each effect </w:t>
      </w:r>
      <w:r w:rsidRPr="005A364C">
        <w:rPr>
          <w:rFonts w:ascii="Calibri" w:hAnsi="Calibri" w:cs="Calibri"/>
          <w:sz w:val="24"/>
          <w:szCs w:val="24"/>
        </w:rPr>
        <w:t xml:space="preserve">size are reviewed, and </w:t>
      </w:r>
      <w:r w:rsidR="000329C3">
        <w:rPr>
          <w:rFonts w:ascii="Calibri" w:hAnsi="Calibri" w:cs="Calibri"/>
          <w:sz w:val="24"/>
          <w:szCs w:val="24"/>
        </w:rPr>
        <w:t xml:space="preserve">which </w:t>
      </w:r>
      <w:r w:rsidRPr="005A364C">
        <w:rPr>
          <w:rFonts w:ascii="Calibri" w:hAnsi="Calibri" w:cs="Calibri"/>
          <w:sz w:val="24"/>
          <w:szCs w:val="24"/>
        </w:rPr>
        <w:t xml:space="preserve">effect size </w:t>
      </w:r>
      <w:r w:rsidR="0040092E">
        <w:rPr>
          <w:rFonts w:ascii="Calibri" w:hAnsi="Calibri" w:cs="Calibri"/>
          <w:sz w:val="24"/>
          <w:szCs w:val="24"/>
        </w:rPr>
        <w:t xml:space="preserve">estimator </w:t>
      </w:r>
      <w:r w:rsidR="000329C3">
        <w:rPr>
          <w:rFonts w:ascii="Calibri" w:hAnsi="Calibri" w:cs="Calibri"/>
          <w:sz w:val="24"/>
          <w:szCs w:val="24"/>
        </w:rPr>
        <w:t xml:space="preserve">is most appropriate </w:t>
      </w:r>
      <w:r w:rsidRPr="005A364C">
        <w:rPr>
          <w:rFonts w:ascii="Calibri" w:hAnsi="Calibri" w:cs="Calibri"/>
          <w:sz w:val="24"/>
          <w:szCs w:val="24"/>
        </w:rPr>
        <w:t xml:space="preserve">to use </w:t>
      </w:r>
      <w:r w:rsidR="009D1213">
        <w:rPr>
          <w:rFonts w:ascii="Calibri" w:hAnsi="Calibri" w:cs="Calibri"/>
          <w:sz w:val="24"/>
          <w:szCs w:val="24"/>
        </w:rPr>
        <w:t>for</w:t>
      </w:r>
      <w:r w:rsidR="00561C1E">
        <w:rPr>
          <w:rFonts w:ascii="Calibri" w:hAnsi="Calibri" w:cs="Calibri"/>
          <w:sz w:val="24"/>
          <w:szCs w:val="24"/>
        </w:rPr>
        <w:t xml:space="preserve"> a</w:t>
      </w:r>
      <w:r w:rsidRPr="005A364C">
        <w:rPr>
          <w:rFonts w:ascii="Calibri" w:hAnsi="Calibri" w:cs="Calibri"/>
          <w:sz w:val="24"/>
          <w:szCs w:val="24"/>
        </w:rPr>
        <w:t xml:space="preserve"> power analysis is discussed.</w:t>
      </w:r>
      <w:r w:rsidR="00C761DB">
        <w:rPr>
          <w:rFonts w:ascii="Calibri" w:hAnsi="Calibri" w:cs="Calibri"/>
          <w:sz w:val="24"/>
          <w:szCs w:val="24"/>
        </w:rPr>
        <w:t xml:space="preserve"> </w:t>
      </w:r>
      <w:r w:rsidR="00FD2AAA">
        <w:rPr>
          <w:rFonts w:ascii="Calibri" w:hAnsi="Calibri" w:cs="Calibri"/>
          <w:sz w:val="24"/>
          <w:szCs w:val="24"/>
        </w:rPr>
        <w:t xml:space="preserve">In tables, </w:t>
      </w:r>
      <w:r w:rsidR="003D696D">
        <w:rPr>
          <w:rFonts w:ascii="Calibri" w:hAnsi="Calibri" w:cs="Calibri"/>
          <w:sz w:val="24"/>
          <w:szCs w:val="24"/>
        </w:rPr>
        <w:t>“</w:t>
      </w:r>
      <w:proofErr w:type="gramStart"/>
      <w:r w:rsidR="00FD2AAA">
        <w:rPr>
          <w:rFonts w:ascii="Calibri" w:hAnsi="Calibri" w:cs="Calibri"/>
          <w:sz w:val="24"/>
          <w:szCs w:val="24"/>
        </w:rPr>
        <w:t>NA</w:t>
      </w:r>
      <w:r w:rsidR="003D696D">
        <w:rPr>
          <w:rFonts w:ascii="Calibri" w:hAnsi="Calibri" w:cs="Calibri"/>
          <w:sz w:val="24"/>
          <w:szCs w:val="24"/>
        </w:rPr>
        <w:t>”</w:t>
      </w:r>
      <w:r w:rsidR="00FD2AAA">
        <w:rPr>
          <w:rFonts w:ascii="Calibri" w:hAnsi="Calibri" w:cs="Calibri"/>
          <w:sz w:val="24"/>
          <w:szCs w:val="24"/>
        </w:rPr>
        <w:t>s</w:t>
      </w:r>
      <w:proofErr w:type="gramEnd"/>
      <w:r w:rsidR="00FD2AAA">
        <w:rPr>
          <w:rFonts w:ascii="Calibri" w:hAnsi="Calibri" w:cs="Calibri"/>
          <w:sz w:val="24"/>
          <w:szCs w:val="24"/>
        </w:rPr>
        <w:t xml:space="preserve"> reflect cells for which there is no applicable response </w:t>
      </w:r>
      <w:r w:rsidR="00FD2AAA">
        <w:rPr>
          <w:rFonts w:ascii="Calibri" w:hAnsi="Calibri" w:cs="Calibri"/>
          <w:sz w:val="24"/>
          <w:szCs w:val="24"/>
        </w:rPr>
        <w:lastRenderedPageBreak/>
        <w:t>(e.g., “number of meta-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w:t>
      </w:r>
      <w:r w:rsidR="00930E89">
        <w:rPr>
          <w:rFonts w:ascii="Calibri" w:hAnsi="Calibri" w:cs="Calibri"/>
          <w:sz w:val="24"/>
          <w:szCs w:val="24"/>
        </w:rPr>
        <w:t>s</w:t>
      </w:r>
      <w:r w:rsidR="00FD2AAA">
        <w:rPr>
          <w:rFonts w:ascii="Calibri" w:hAnsi="Calibri" w:cs="Calibri"/>
          <w:sz w:val="24"/>
          <w:szCs w:val="24"/>
        </w:rPr>
        <w:t xml:space="preserve"> indicate values which were not reported. </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 xml:space="preserve">effect size benchmarks for mean differences in repeated measures designs (also called Cohen’s d, supplementary materials [d] for a detailed description of this estimator). For a visual depiction of the pr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262B60A1" w14:textId="47A47C38" w:rsidR="007A2DEA" w:rsidRDefault="007A2DEA" w:rsidP="007A2DEA">
      <w:pPr>
        <w:rPr>
          <w:rFonts w:ascii="Calibri" w:hAnsi="Calibri" w:cs="Calibri"/>
          <w:sz w:val="24"/>
          <w:szCs w:val="24"/>
        </w:rPr>
      </w:pPr>
      <w:r>
        <w:rPr>
          <w:rFonts w:ascii="Calibri" w:hAnsi="Calibri" w:cs="Calibri"/>
          <w:sz w:val="24"/>
          <w:szCs w:val="24"/>
        </w:rPr>
        <w:t>The median reported Cohen’s d values tend to be around Cohen’s “medium” estimate (.5), with median values varying from</w:t>
      </w:r>
      <w:r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Pr>
          <w:rFonts w:ascii="Calibri" w:hAnsi="Calibri" w:cs="Calibri"/>
          <w:sz w:val="24"/>
          <w:szCs w:val="24"/>
        </w:rPr>
        <w:t xml:space="preserve"> </w:t>
      </w:r>
      <w:r w:rsidRPr="00D879C9">
        <w:rPr>
          <w:rFonts w:ascii="Calibri" w:hAnsi="Calibri" w:cs="Calibri"/>
          <w:sz w:val="24"/>
          <w:szCs w:val="24"/>
        </w:rPr>
        <w:t xml:space="preserve">) to 0.654 (extracted from some 26841 effects extracted from </w:t>
      </w:r>
      <w:r w:rsidRPr="003C165E">
        <w:rPr>
          <w:rFonts w:ascii="Calibri" w:hAnsi="Calibri" w:cs="Calibri"/>
          <w:i/>
          <w:sz w:val="24"/>
          <w:szCs w:val="24"/>
        </w:rPr>
        <w:t>t</w:t>
      </w:r>
      <w:r w:rsidRPr="00D879C9">
        <w:rPr>
          <w:rFonts w:ascii="Calibri" w:hAnsi="Calibri" w:cs="Calibri"/>
          <w:sz w:val="24"/>
          <w:szCs w:val="24"/>
        </w:rPr>
        <w:t xml:space="preserve"> tests</w:t>
      </w:r>
      <w:r>
        <w:rPr>
          <w:rFonts w:ascii="Calibri" w:hAnsi="Calibri" w:cs="Calibri"/>
          <w:sz w:val="24"/>
          <w:szCs w:val="24"/>
        </w:rPr>
        <w:t xml:space="preserve"> in</w:t>
      </w:r>
      <w:r w:rsidRPr="00D879C9">
        <w:rPr>
          <w:rFonts w:ascii="Calibri" w:hAnsi="Calibri" w:cs="Calibri"/>
          <w:sz w:val="24"/>
          <w:szCs w:val="24"/>
        </w:rPr>
        <w:t xml:space="preserve"> cognitive neuroscience articles published in high impact journals</w:t>
      </w:r>
      <w:r>
        <w:rPr>
          <w:rFonts w:ascii="Calibri" w:hAnsi="Calibri" w:cs="Calibri"/>
          <w:sz w:val="24"/>
          <w:szCs w:val="24"/>
        </w:rPr>
        <w:t xml:space="preserve"> from</w:t>
      </w:r>
      <w:r w:rsidRPr="00D879C9">
        <w:rPr>
          <w:rFonts w:ascii="Calibri" w:hAnsi="Calibri" w:cs="Calibri"/>
          <w:sz w:val="24"/>
          <w:szCs w:val="24"/>
        </w:rPr>
        <w:t xml:space="preserve"> 2011 </w:t>
      </w:r>
      <w:r>
        <w:rPr>
          <w:rFonts w:ascii="Calibri" w:hAnsi="Calibri" w:cs="Calibri"/>
          <w:sz w:val="24"/>
          <w:szCs w:val="24"/>
        </w:rPr>
        <w:t>to</w:t>
      </w:r>
      <w:r w:rsidRPr="00D879C9">
        <w:rPr>
          <w:rFonts w:ascii="Calibri" w:hAnsi="Calibri" w:cs="Calibri"/>
          <w:sz w:val="24"/>
          <w:szCs w:val="24"/>
        </w:rPr>
        <w:t xml:space="preserve"> 2014)</w:t>
      </w:r>
      <w:r>
        <w:rPr>
          <w:rFonts w:ascii="Calibri" w:hAnsi="Calibri" w:cs="Calibri"/>
          <w:sz w:val="24"/>
          <w:szCs w:val="24"/>
        </w:rPr>
        <w:t xml:space="preserve">. The mean Cohen’s </w:t>
      </w:r>
      <w:r w:rsidRPr="00D879C9">
        <w:rPr>
          <w:rFonts w:ascii="Calibri" w:hAnsi="Calibri" w:cs="Calibri"/>
          <w:i/>
          <w:sz w:val="24"/>
          <w:szCs w:val="24"/>
        </w:rPr>
        <w:t xml:space="preserve">d </w:t>
      </w:r>
      <w:r>
        <w:rPr>
          <w:rFonts w:ascii="Calibri" w:hAnsi="Calibri" w:cs="Calibri"/>
          <w:sz w:val="24"/>
          <w:szCs w:val="24"/>
        </w:rPr>
        <w:t xml:space="preserve">values sizes in the non-educational interventions tend to be much higher than Cohen’s estimated “medium”, </w:t>
      </w:r>
      <w:r w:rsidR="008A773D">
        <w:rPr>
          <w:rFonts w:ascii="Calibri" w:hAnsi="Calibri" w:cs="Calibri"/>
          <w:sz w:val="24"/>
          <w:szCs w:val="24"/>
        </w:rPr>
        <w:t>and</w:t>
      </w:r>
      <w:r>
        <w:rPr>
          <w:rFonts w:ascii="Calibri" w:hAnsi="Calibri" w:cs="Calibri"/>
          <w:sz w:val="24"/>
          <w:szCs w:val="24"/>
        </w:rPr>
        <w:t xml:space="preserve"> the extracted effect sizes are highly skewed </w:t>
      </w:r>
      <w:r>
        <w:rPr>
          <w:rFonts w:ascii="Calibri" w:hAnsi="Calibri" w:cs="Calibri"/>
          <w:sz w:val="24"/>
          <w:szCs w:val="24"/>
        </w:rPr>
        <w:fldChar w:fldCharType="begin"/>
      </w:r>
      <w:r>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Szucs &amp; Ioannidis, 2017)</w:t>
      </w:r>
      <w:r>
        <w:rPr>
          <w:rFonts w:ascii="Calibri" w:hAnsi="Calibri" w:cs="Calibri"/>
          <w:sz w:val="24"/>
          <w:szCs w:val="24"/>
        </w:rPr>
        <w:fldChar w:fldCharType="end"/>
      </w:r>
      <w:r>
        <w:rPr>
          <w:rFonts w:ascii="Calibri" w:hAnsi="Calibri" w:cs="Calibri"/>
          <w:sz w:val="24"/>
          <w:szCs w:val="24"/>
        </w:rPr>
        <w:t xml:space="preserve">. In those studies that </w:t>
      </w:r>
      <w:r w:rsidR="00B048D9">
        <w:rPr>
          <w:rFonts w:ascii="Calibri" w:hAnsi="Calibri" w:cs="Calibri"/>
          <w:sz w:val="24"/>
          <w:szCs w:val="24"/>
        </w:rPr>
        <w:t xml:space="preserve">examined only </w:t>
      </w:r>
      <w:r>
        <w:rPr>
          <w:rFonts w:ascii="Calibri" w:hAnsi="Calibri" w:cs="Calibri"/>
          <w:sz w:val="24"/>
          <w:szCs w:val="24"/>
        </w:rPr>
        <w:t>educational interventions, the mean values appear to be somewhat smaller</w:t>
      </w:r>
      <w:r w:rsidR="004B324B">
        <w:rPr>
          <w:rFonts w:ascii="Calibri" w:hAnsi="Calibri" w:cs="Calibri"/>
          <w:sz w:val="24"/>
          <w:szCs w:val="24"/>
        </w:rPr>
        <w:t>,</w:t>
      </w:r>
      <w:r>
        <w:rPr>
          <w:rFonts w:ascii="Calibri" w:hAnsi="Calibri" w:cs="Calibri"/>
          <w:sz w:val="24"/>
          <w:szCs w:val="24"/>
        </w:rPr>
        <w:t xml:space="preserve"> ranging from a minimum of .23 </w:t>
      </w:r>
      <w:r w:rsidR="00B048D9">
        <w:rPr>
          <w:rFonts w:ascii="Calibri" w:hAnsi="Calibri" w:cs="Calibri"/>
          <w:sz w:val="24"/>
          <w:szCs w:val="24"/>
        </w:rPr>
        <w:fldChar w:fldCharType="begin"/>
      </w:r>
      <w:r w:rsidR="00B048D9">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sidR="00B048D9">
        <w:rPr>
          <w:rFonts w:ascii="Calibri" w:hAnsi="Calibri" w:cs="Calibri"/>
          <w:sz w:val="24"/>
          <w:szCs w:val="24"/>
        </w:rPr>
        <w:fldChar w:fldCharType="separate"/>
      </w:r>
      <w:r w:rsidR="00B048D9">
        <w:rPr>
          <w:rFonts w:ascii="Calibri" w:hAnsi="Calibri" w:cs="Calibri"/>
          <w:noProof/>
          <w:sz w:val="24"/>
          <w:szCs w:val="24"/>
        </w:rPr>
        <w:t>(examining meta-analytic outcomes of elementary school intervention studies; Hill, Bloom, Black, &amp; Lipsey, 2008)</w:t>
      </w:r>
      <w:r w:rsidR="00B048D9">
        <w:rPr>
          <w:rFonts w:ascii="Calibri" w:hAnsi="Calibri" w:cs="Calibri"/>
          <w:sz w:val="24"/>
          <w:szCs w:val="24"/>
        </w:rPr>
        <w:fldChar w:fldCharType="end"/>
      </w:r>
      <w:r w:rsidRPr="007A2DEA">
        <w:rPr>
          <w:rFonts w:ascii="Calibri" w:hAnsi="Calibri" w:cs="Calibri"/>
          <w:sz w:val="24"/>
          <w:szCs w:val="24"/>
        </w:rPr>
        <w:t xml:space="preserve"> </w:t>
      </w:r>
      <w:r>
        <w:rPr>
          <w:rFonts w:ascii="Calibri" w:hAnsi="Calibri" w:cs="Calibri"/>
          <w:sz w:val="24"/>
          <w:szCs w:val="24"/>
        </w:rPr>
        <w:t xml:space="preserve">to </w:t>
      </w:r>
      <w:r w:rsidR="00B048D9">
        <w:rPr>
          <w:rFonts w:ascii="Calibri" w:hAnsi="Calibri" w:cs="Calibri"/>
          <w:sz w:val="24"/>
          <w:szCs w:val="24"/>
        </w:rPr>
        <w:t xml:space="preserve">.51 </w:t>
      </w:r>
      <w:r>
        <w:rPr>
          <w:rFonts w:ascii="Calibri" w:hAnsi="Calibri" w:cs="Calibri"/>
          <w:sz w:val="24"/>
          <w:szCs w:val="24"/>
        </w:rPr>
        <w:t>(</w:t>
      </w:r>
      <w:r w:rsidR="00B048D9">
        <w:rPr>
          <w:rFonts w:ascii="Calibri" w:hAnsi="Calibri" w:cs="Calibri"/>
          <w:sz w:val="24"/>
          <w:szCs w:val="24"/>
        </w:rPr>
        <w:t xml:space="preserve">examining the results of </w:t>
      </w:r>
      <w:r>
        <w:rPr>
          <w:rFonts w:ascii="Calibri" w:hAnsi="Calibri" w:cs="Calibri"/>
          <w:sz w:val="24"/>
          <w:szCs w:val="24"/>
        </w:rPr>
        <w:t>randomised controlled trials</w:t>
      </w:r>
      <w:r w:rsidR="00B048D9">
        <w:rPr>
          <w:rFonts w:ascii="Calibri" w:hAnsi="Calibri" w:cs="Calibri"/>
          <w:sz w:val="24"/>
          <w:szCs w:val="24"/>
        </w:rPr>
        <w:t xml:space="preserve"> of educational interventions</w:t>
      </w:r>
      <w:r>
        <w:rPr>
          <w:rFonts w:ascii="Calibri" w:hAnsi="Calibri" w:cs="Calibri"/>
          <w:sz w:val="24"/>
          <w:szCs w:val="24"/>
        </w:rPr>
        <w:t xml:space="preserve"> performed in middle schools</w:t>
      </w:r>
      <w:r w:rsidR="00B048D9">
        <w:rPr>
          <w:rFonts w:ascii="Calibri" w:hAnsi="Calibri" w:cs="Calibri"/>
          <w:sz w:val="24"/>
          <w:szCs w:val="24"/>
        </w:rPr>
        <w:t>; Hill et al., 2008</w:t>
      </w:r>
      <w:r>
        <w:rPr>
          <w:rFonts w:ascii="Calibri" w:hAnsi="Calibri" w:cs="Calibri"/>
          <w:sz w:val="24"/>
          <w:szCs w:val="24"/>
        </w:rPr>
        <w:t xml:space="preserve">), </w:t>
      </w:r>
      <w:r w:rsidR="00B048D9">
        <w:rPr>
          <w:rFonts w:ascii="Calibri" w:hAnsi="Calibri" w:cs="Calibri"/>
          <w:sz w:val="24"/>
          <w:szCs w:val="24"/>
        </w:rPr>
        <w:t xml:space="preserve">see </w:t>
      </w:r>
      <w:r w:rsidRPr="00D879C9">
        <w:rPr>
          <w:rFonts w:ascii="Calibri" w:hAnsi="Calibri" w:cs="Calibri"/>
          <w:sz w:val="24"/>
          <w:szCs w:val="24"/>
        </w:rPr>
        <w:t>Table [education]</w:t>
      </w:r>
      <w:r>
        <w:rPr>
          <w:rFonts w:ascii="Calibri" w:hAnsi="Calibri" w:cs="Calibri"/>
          <w:sz w:val="24"/>
          <w:szCs w:val="24"/>
        </w:rPr>
        <w:t xml:space="preserve">. </w:t>
      </w:r>
      <w:r w:rsidRPr="005A364C">
        <w:rPr>
          <w:rFonts w:ascii="Calibri" w:hAnsi="Calibri" w:cs="Calibri"/>
          <w:sz w:val="24"/>
          <w:szCs w:val="24"/>
        </w:rPr>
        <w:t xml:space="preserve">To put the average effect sizes seen in psychology in context, the height difference between people who identify as male (with an </w:t>
      </w:r>
      <w:r w:rsidR="004B324B">
        <w:rPr>
          <w:rFonts w:ascii="Calibri" w:hAnsi="Calibri" w:cs="Calibri"/>
          <w:sz w:val="24"/>
          <w:szCs w:val="24"/>
        </w:rPr>
        <w:t>mean</w:t>
      </w:r>
      <w:r w:rsidRPr="005A364C">
        <w:rPr>
          <w:rFonts w:ascii="Calibri" w:hAnsi="Calibri" w:cs="Calibri"/>
          <w:sz w:val="24"/>
          <w:szCs w:val="24"/>
        </w:rPr>
        <w:t xml:space="preserve"> height around 174 cm) and people who identify as female (with an </w:t>
      </w:r>
      <w:r w:rsidR="004B324B">
        <w:rPr>
          <w:rFonts w:ascii="Calibri" w:hAnsi="Calibri" w:cs="Calibri"/>
          <w:sz w:val="24"/>
          <w:szCs w:val="24"/>
        </w:rPr>
        <w:t>mean</w:t>
      </w:r>
      <w:r w:rsidR="004B324B" w:rsidRPr="005A364C">
        <w:rPr>
          <w:rFonts w:ascii="Calibri" w:hAnsi="Calibri" w:cs="Calibri"/>
          <w:sz w:val="24"/>
          <w:szCs w:val="24"/>
        </w:rPr>
        <w:t xml:space="preserve"> </w:t>
      </w:r>
      <w:r w:rsidRPr="005A364C">
        <w:rPr>
          <w:rFonts w:ascii="Calibri" w:hAnsi="Calibri" w:cs="Calibri"/>
          <w:sz w:val="24"/>
          <w:szCs w:val="24"/>
        </w:rPr>
        <w:t xml:space="preserve">height around 164 cm) represents a Cohen’s </w:t>
      </w:r>
      <w:r w:rsidRPr="005A364C">
        <w:rPr>
          <w:rFonts w:ascii="Calibri" w:hAnsi="Calibri" w:cs="Calibri"/>
          <w:i/>
          <w:sz w:val="24"/>
          <w:szCs w:val="24"/>
        </w:rPr>
        <w:t>d</w:t>
      </w:r>
      <w:r w:rsidRPr="005A364C">
        <w:rPr>
          <w:rFonts w:ascii="Calibri" w:hAnsi="Calibri" w:cs="Calibri"/>
          <w:sz w:val="24"/>
          <w:szCs w:val="24"/>
        </w:rPr>
        <w:t xml:space="preserve"> of approximately 1.8 (calculation performed on data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Garcia and Quintana-Domeque (2007)</w:t>
      </w:r>
      <w:r w:rsidRPr="005A364C">
        <w:rPr>
          <w:rFonts w:ascii="Calibri" w:hAnsi="Calibri" w:cs="Calibri"/>
          <w:sz w:val="24"/>
          <w:szCs w:val="24"/>
        </w:rPr>
        <w:fldChar w:fldCharType="end"/>
      </w:r>
      <w:r w:rsidRPr="005A364C">
        <w:rPr>
          <w:rFonts w:ascii="Calibri" w:hAnsi="Calibri" w:cs="Calibri"/>
          <w:sz w:val="24"/>
          <w:szCs w:val="24"/>
        </w:rPr>
        <w:t xml:space="preserve">). </w:t>
      </w:r>
    </w:p>
    <w:p w14:paraId="61D2BB92" w14:textId="77777777" w:rsidR="007A2DEA" w:rsidRPr="005A364C" w:rsidRDefault="007A2DEA" w:rsidP="007A2DEA">
      <w:pPr>
        <w:pStyle w:val="NoSpacing"/>
        <w:rPr>
          <w:noProof/>
        </w:rPr>
      </w:pPr>
      <w:r w:rsidRPr="005A364C">
        <w:rPr>
          <w:noProof/>
        </w:rPr>
        <w:lastRenderedPageBreak/>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77777777" w:rsidR="007A2DEA" w:rsidRPr="005A364C" w:rsidRDefault="007A2DEA" w:rsidP="007A2DEA">
      <w:pPr>
        <w:pStyle w:val="NoSpacing"/>
      </w:pPr>
      <w:r w:rsidRPr="005A364C">
        <w:rPr>
          <w:i/>
        </w:rPr>
        <w:t>Figure [Cohen’s d as population distributions]</w:t>
      </w:r>
      <w:r w:rsidRPr="005A364C">
        <w:t xml:space="preserve">. Population distributions and percentage overlap with a mean difference of .2, .5, .8 and 1.2 Cohen’s d, calculated assuming that populations are normally distributed, have equal variance, and equal sample sizes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9026AD9" w:rsidR="00F8335B" w:rsidRPr="005A364C" w:rsidRDefault="007A2DEA" w:rsidP="007A2DEA">
      <w:pPr>
        <w:pStyle w:val="NoSpacing"/>
      </w:pPr>
      <w:r w:rsidRPr="005A364C">
        <w:br w:type="page"/>
      </w:r>
    </w:p>
    <w:p w14:paraId="7DECF2B7" w14:textId="4DC1AA96" w:rsidR="00B90B95" w:rsidRPr="005A364C" w:rsidRDefault="00B90B95" w:rsidP="00B90B95">
      <w:pPr>
        <w:rPr>
          <w:rFonts w:ascii="Calibri" w:hAnsi="Calibri" w:cs="Calibri"/>
          <w:sz w:val="24"/>
          <w:szCs w:val="24"/>
        </w:rPr>
      </w:pPr>
      <w:r w:rsidRPr="005A364C">
        <w:rPr>
          <w:rFonts w:ascii="Calibri" w:hAnsi="Calibri" w:cs="Calibri"/>
          <w:sz w:val="24"/>
          <w:szCs w:val="24"/>
        </w:rPr>
        <w:lastRenderedPageBreak/>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565874E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McGrath &amp; Meyer, 2006, p. 386)</w:t>
      </w:r>
      <w:r w:rsidRPr="005A364C">
        <w:rPr>
          <w:rFonts w:ascii="Calibri" w:hAnsi="Calibri" w:cs="Calibri"/>
          <w:sz w:val="24"/>
          <w:szCs w:val="24"/>
        </w:rPr>
        <w:fldChar w:fldCharType="end"/>
      </w:r>
    </w:p>
    <w:p w14:paraId="1A8909E0"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 The pooled standard deviation is most often calculated for samples as: </w:t>
      </w:r>
    </w:p>
    <w:p w14:paraId="164C8EF3" w14:textId="77777777" w:rsidR="00B90B95" w:rsidRPr="005A364C" w:rsidRDefault="00D17869"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214B91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77, p. 67)</w:t>
      </w:r>
      <w:r w:rsidRPr="005A364C">
        <w:rPr>
          <w:rFonts w:ascii="Calibri" w:hAnsi="Calibri" w:cs="Calibri"/>
          <w:sz w:val="24"/>
          <w:szCs w:val="24"/>
        </w:rPr>
        <w:fldChar w:fldCharType="end"/>
      </w:r>
    </w:p>
    <w:p w14:paraId="400CDB9A" w14:textId="0038B1D9" w:rsidR="00B90B95" w:rsidRPr="005A364C" w:rsidRDefault="00B90B95" w:rsidP="00B90B95">
      <w:pPr>
        <w:rPr>
          <w:rFonts w:ascii="Calibri" w:hAnsi="Calibri" w:cs="Calibri"/>
          <w:sz w:val="24"/>
          <w:szCs w:val="24"/>
        </w:rPr>
      </w:pPr>
      <w:r w:rsidRPr="005A364C">
        <w:rPr>
          <w:rFonts w:ascii="Calibri" w:hAnsi="Calibri" w:cs="Calibri"/>
          <w:sz w:val="24"/>
          <w:szCs w:val="24"/>
        </w:rPr>
        <w:t>Or equivalently</w:t>
      </w:r>
      <w:r w:rsidR="00C10305">
        <w:rPr>
          <w:rFonts w:ascii="Calibri" w:hAnsi="Calibri" w:cs="Calibri"/>
          <w:sz w:val="24"/>
          <w:szCs w:val="24"/>
        </w:rPr>
        <w:t xml:space="preserve"> as</w:t>
      </w:r>
      <w:r w:rsidRPr="005A364C">
        <w:rPr>
          <w:rStyle w:val="FootnoteReference"/>
          <w:rFonts w:ascii="Calibri" w:hAnsi="Calibri" w:cs="Calibri"/>
          <w:sz w:val="24"/>
          <w:szCs w:val="24"/>
        </w:rPr>
        <w:footnoteReference w:id="1"/>
      </w:r>
    </w:p>
    <w:p w14:paraId="48518AA5" w14:textId="77777777" w:rsidR="00B90B95" w:rsidRPr="005A364C" w:rsidRDefault="00D17869"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B40C4C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Hedges, 1981, p. 110)</w:t>
      </w:r>
      <w:r w:rsidRPr="005A364C">
        <w:rPr>
          <w:rFonts w:ascii="Calibri" w:hAnsi="Calibri" w:cs="Calibri"/>
          <w:sz w:val="24"/>
          <w:szCs w:val="24"/>
        </w:rPr>
        <w:fldChar w:fldCharType="end"/>
      </w:r>
    </w:p>
    <w:p w14:paraId="7EC97176"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lastRenderedPageBreak/>
        <w:t xml:space="preserve">W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Pr="005A364C">
        <w:rPr>
          <w:rFonts w:ascii="Calibri" w:hAnsi="Calibri" w:cs="Calibri"/>
          <w:sz w:val="24"/>
          <w:szCs w:val="24"/>
        </w:rPr>
        <w:t xml:space="preserve"> is the sample variance for each group, calculated as per equation x.</w:t>
      </w:r>
      <w:proofErr w:type="gramStart"/>
      <w:r w:rsidRPr="005A364C">
        <w:rPr>
          <w:rFonts w:ascii="Calibri" w:hAnsi="Calibri" w:cs="Calibri"/>
          <w:sz w:val="24"/>
          <w:szCs w:val="24"/>
        </w:rPr>
        <w:t>4</w:t>
      </w:r>
      <w:proofErr w:type="gramEnd"/>
    </w:p>
    <w:p w14:paraId="1112A931" w14:textId="77777777" w:rsidR="00B90B95" w:rsidRPr="005A364C" w:rsidRDefault="00D17869"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 the j subscript indicates the group. The pooled standard deviation should be calculated for populations (i.e., if all possible units of analysis have been collected) using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 in the denominator as opposed to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2, without Bessel’s correction </w: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77, 1988; McGrath &amp; Meyer, 2006)</w:t>
      </w:r>
      <w:r w:rsidRPr="005A364C">
        <w:rPr>
          <w:rFonts w:ascii="Calibri" w:hAnsi="Calibri" w:cs="Calibri"/>
          <w:sz w:val="24"/>
          <w:szCs w:val="24"/>
        </w:rPr>
        <w:fldChar w:fldCharType="end"/>
      </w:r>
      <w:r w:rsidRPr="005A364C">
        <w:rPr>
          <w:rFonts w:ascii="Calibri" w:hAnsi="Calibri" w:cs="Calibri"/>
          <w:sz w:val="24"/>
          <w:szCs w:val="24"/>
        </w:rPr>
        <w:t>.</w:t>
      </w:r>
    </w:p>
    <w:p w14:paraId="3084246E" w14:textId="5452500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5283669C"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riginally from Hedges, 1981;  this version adapted from Hedges &amp; Olkin, 1985, p. 104)</w:t>
      </w:r>
      <w:r w:rsidRPr="005A364C">
        <w:rPr>
          <w:rFonts w:ascii="Calibri" w:hAnsi="Calibri" w:cs="Calibri"/>
          <w:sz w:val="24"/>
          <w:szCs w:val="24"/>
        </w:rPr>
        <w:fldChar w:fldCharType="end"/>
      </w:r>
      <w:r w:rsidRPr="005A364C">
        <w:rPr>
          <w:rFonts w:ascii="Calibri" w:hAnsi="Calibri" w:cs="Calibri"/>
          <w:sz w:val="24"/>
          <w:szCs w:val="24"/>
        </w:rPr>
        <w:t xml:space="preserve">. </w:t>
      </w:r>
    </w:p>
    <w:p w14:paraId="1604449E" w14:textId="1F425430"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hAnsi="Calibri" w:cs="Calibri"/>
          <w:sz w:val="24"/>
          <w:szCs w:val="24"/>
        </w:rPr>
        <w:t xml:space="preserve"> for an independent groups design, d is calculated as per equation x.1 and </w:t>
      </w:r>
      <m:oMath>
        <m:r>
          <m:rPr>
            <m:sty m:val="p"/>
          </m:rPr>
          <w:rPr>
            <w:rFonts w:ascii="Cambria Math" w:hAnsi="Cambria Math" w:cs="Calibri"/>
            <w:sz w:val="24"/>
            <w:szCs w:val="24"/>
          </w:rPr>
          <m:t>Γ(x)</m:t>
        </m:r>
      </m:oMath>
      <w:r w:rsidRPr="005A364C">
        <w:rPr>
          <w:rFonts w:ascii="Calibri" w:hAnsi="Calibri" w:cs="Calibri"/>
          <w:sz w:val="24"/>
          <w:szCs w:val="24"/>
        </w:rPr>
        <w:t xml:space="preserve"> is the gamma function. This correction factor is fairly complex (although trivial on modern computers), and Hedges provides a simple approximation which performs well</w:t>
      </w:r>
      <w:r w:rsidR="005910C1">
        <w:rPr>
          <w:rFonts w:ascii="Calibri" w:hAnsi="Calibri" w:cs="Calibri"/>
          <w:sz w:val="24"/>
          <w:szCs w:val="24"/>
        </w:rPr>
        <w:t xml:space="preserve"> enough</w:t>
      </w:r>
      <w:r w:rsidRPr="005A364C">
        <w:rPr>
          <w:rFonts w:ascii="Calibri" w:hAnsi="Calibri" w:cs="Calibri"/>
          <w:sz w:val="24"/>
          <w:szCs w:val="24"/>
        </w:rPr>
        <w:t xml:space="preserve"> for all practical purposes (Hedges, 1981, p. 114). </w:t>
      </w:r>
    </w:p>
    <w:p w14:paraId="3CC921FD"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Hedge’s approximate bias corrected </w:t>
      </w:r>
      <w:r w:rsidRPr="005A364C">
        <w:rPr>
          <w:rFonts w:ascii="Calibri" w:hAnsi="Calibri" w:cs="Calibri"/>
          <w:i/>
          <w:sz w:val="24"/>
          <w:szCs w:val="24"/>
        </w:rPr>
        <w:t>g</w:t>
      </w:r>
      <w:r w:rsidRPr="005A364C">
        <w:rPr>
          <w:rFonts w:ascii="Calibri" w:hAnsi="Calibri" w:cs="Calibri"/>
          <w:sz w:val="24"/>
          <w:szCs w:val="24"/>
        </w:rPr>
        <w:t xml:space="preserve">* is calculated as: </w:t>
      </w:r>
    </w:p>
    <w:p w14:paraId="0B29B06B" w14:textId="77777777" w:rsidR="00B90B95" w:rsidRPr="005A364C" w:rsidRDefault="00D17869"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77777777" w:rsidR="00C502B6"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for an independent groups design and </w:t>
      </w:r>
      <w:r w:rsidRPr="005A364C">
        <w:rPr>
          <w:rFonts w:ascii="Calibri" w:hAnsi="Calibri" w:cs="Calibri"/>
          <w:i/>
          <w:sz w:val="24"/>
          <w:szCs w:val="24"/>
        </w:rPr>
        <w:t>d</w:t>
      </w:r>
      <w:r w:rsidRPr="005A364C">
        <w:rPr>
          <w:rFonts w:ascii="Calibri" w:hAnsi="Calibri" w:cs="Calibri"/>
          <w:sz w:val="24"/>
          <w:szCs w:val="24"/>
        </w:rPr>
        <w:t xml:space="preserve"> is Cohen’s d as calculated as abo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this version adapted from Borenstein, Hedges, Higgins, &amp; Rothstein, 2011, p. 27; originally from Hedges, 1981)</w:t>
      </w:r>
      <w:r w:rsidRPr="005A364C">
        <w:rPr>
          <w:rFonts w:ascii="Calibri" w:hAnsi="Calibri" w:cs="Calibri"/>
          <w:sz w:val="24"/>
          <w:szCs w:val="24"/>
        </w:rPr>
        <w:fldChar w:fldCharType="end"/>
      </w:r>
      <w:r w:rsidRPr="005A364C">
        <w:rPr>
          <w:rFonts w:ascii="Calibri" w:hAnsi="Calibri" w:cs="Calibri"/>
          <w:sz w:val="24"/>
          <w:szCs w:val="24"/>
        </w:rPr>
        <w:t>.</w:t>
      </w:r>
    </w:p>
    <w:p w14:paraId="432648B4" w14:textId="4D1ECC5B" w:rsidR="00364365" w:rsidRPr="005A364C" w:rsidRDefault="00AF699C" w:rsidP="001A66C1">
      <w:pPr>
        <w:rPr>
          <w:rFonts w:ascii="Calibri" w:hAnsi="Calibri" w:cs="Calibri"/>
          <w:sz w:val="24"/>
          <w:szCs w:val="24"/>
        </w:rPr>
      </w:pPr>
      <w:r w:rsidRPr="005A364C">
        <w:rPr>
          <w:rFonts w:ascii="Calibri" w:hAnsi="Calibri" w:cs="Calibri"/>
          <w:sz w:val="24"/>
          <w:szCs w:val="24"/>
        </w:rPr>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all virtually identical when </w:t>
      </w:r>
      <w:r w:rsidR="00B90B95" w:rsidRPr="005A364C">
        <w:rPr>
          <w:rFonts w:ascii="Calibri" w:hAnsi="Calibri" w:cs="Calibri"/>
          <w:i/>
          <w:sz w:val="24"/>
          <w:szCs w:val="24"/>
        </w:rPr>
        <w:t>n</w:t>
      </w:r>
      <w:r w:rsidR="00B90B95" w:rsidRPr="005A364C">
        <w:rPr>
          <w:rFonts w:ascii="Calibri" w:hAnsi="Calibri" w:cs="Calibri"/>
          <w:sz w:val="24"/>
          <w:szCs w:val="24"/>
        </w:rPr>
        <w:t xml:space="preserve"> &gt;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proofErr w:type="gramStart"/>
      <w:r w:rsidR="00413F31" w:rsidRPr="005A364C">
        <w:rPr>
          <w:rFonts w:ascii="Calibri" w:hAnsi="Calibri" w:cs="Calibri"/>
          <w:sz w:val="24"/>
          <w:szCs w:val="24"/>
        </w:rPr>
        <w:t>these measure</w:t>
      </w:r>
      <w:proofErr w:type="gramEnd"/>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p>
    <w:p w14:paraId="2D3AEDF5" w14:textId="68D5EBC7" w:rsidR="00D863D4" w:rsidRPr="005A364C" w:rsidRDefault="00D863D4" w:rsidP="006F107A">
      <w:pPr>
        <w:pStyle w:val="NoSpacing"/>
      </w:pPr>
      <w:r w:rsidRPr="005A364C">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1"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1"/>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1AF4144C" w:rsidR="00B264F4" w:rsidRPr="005A364C" w:rsidRDefault="00D863D4" w:rsidP="00C97E8E">
      <w:pPr>
        <w:ind w:left="-426"/>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proofErr w:type="spellStart"/>
      <w:r w:rsidRPr="005A364C">
        <w:rPr>
          <w:rFonts w:ascii="Calibri" w:hAnsi="Calibri" w:cs="Calibri"/>
          <w:sz w:val="24"/>
          <w:szCs w:val="24"/>
        </w:rPr>
        <w:t>from</w:t>
      </w:r>
      <w:proofErr w:type="spellEnd"/>
      <w:r w:rsidRPr="005A364C">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Bloom&lt;/Author&gt;&lt;Year&gt;2007&lt;/Year&gt;&lt;RecNum&gt;1029&lt;/RecNum&gt;&lt;DisplayText&gt;(Bloom, Hill, Black, &amp;amp;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Bloom, Hill, Black, &amp; Lipsey, 2007)</w:t>
      </w:r>
      <w:r w:rsidR="00D2488F">
        <w:rPr>
          <w:rFonts w:ascii="Calibri" w:hAnsi="Calibri" w:cs="Calibri"/>
          <w:sz w:val="24"/>
          <w:szCs w:val="24"/>
        </w:rPr>
        <w:fldChar w:fldCharType="end"/>
      </w:r>
      <w:r>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2007&lt;/Year&gt;&lt;RecNum&gt;1030&lt;/RecNum&gt;&lt;DisplayText&gt;(M. Lipsey, Bloom, Hill, &amp;amp;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M. Lipsey, Bloom, Hill, &amp;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w:t>
      </w:r>
      <w:proofErr w:type="gramStart"/>
      <w:r w:rsidR="00C97E8E">
        <w:rPr>
          <w:rFonts w:ascii="Calibri" w:hAnsi="Calibri" w:cs="Calibri"/>
          <w:sz w:val="24"/>
          <w:szCs w:val="24"/>
        </w:rPr>
        <w:t>extracted  in</w:t>
      </w:r>
      <w:proofErr w:type="gramEnd"/>
      <w:r w:rsidR="00C97E8E">
        <w:rPr>
          <w:rFonts w:ascii="Calibri" w:hAnsi="Calibri" w:cs="Calibri"/>
          <w:sz w:val="24"/>
          <w:szCs w:val="24"/>
        </w:rPr>
        <w:t xml:space="preserve">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proofErr w:type="spellStart"/>
            <w:r w:rsidRPr="006A297D">
              <w:t>Szucs</w:t>
            </w:r>
            <w:proofErr w:type="spellEnd"/>
            <w:r w:rsidRPr="006A297D">
              <w:t>, &amp; Ioannidis (</w:t>
            </w:r>
            <w:proofErr w:type="gramStart"/>
            <w:r w:rsidRPr="006A297D">
              <w:t>2017)</w:t>
            </w:r>
            <w:r w:rsidRPr="006A297D">
              <w:rPr>
                <w:vertAlign w:val="superscript"/>
              </w:rPr>
              <w:t>a</w:t>
            </w:r>
            <w:proofErr w:type="gramEnd"/>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proofErr w:type="spellStart"/>
            <w:r w:rsidRPr="006A297D">
              <w:t>Qunitana</w:t>
            </w:r>
            <w:proofErr w:type="spellEnd"/>
            <w:r w:rsidRPr="006A297D">
              <w:t xml:space="preserve">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77777777" w:rsidR="00B264F4" w:rsidRPr="006A297D" w:rsidRDefault="00B264F4" w:rsidP="005953B4">
            <w:pPr>
              <w:pStyle w:val="NoSpacing"/>
            </w:pPr>
            <w:r w:rsidRPr="006A297D">
              <w:t>-</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w:t>
            </w:r>
            <w:proofErr w:type="gramStart"/>
            <w:r w:rsidRPr="006A297D">
              <w:t>1977)</w:t>
            </w:r>
            <w:r w:rsidRPr="006A297D">
              <w:rPr>
                <w:vertAlign w:val="superscript"/>
              </w:rPr>
              <w:t>b</w:t>
            </w:r>
            <w:proofErr w:type="gramEnd"/>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 xml:space="preserve">Andrey &amp; </w:t>
            </w:r>
            <w:proofErr w:type="spellStart"/>
            <w:proofErr w:type="gramStart"/>
            <w:r w:rsidRPr="006A297D">
              <w:t>Agadullina</w:t>
            </w:r>
            <w:proofErr w:type="spellEnd"/>
            <w:r w:rsidRPr="006A297D">
              <w:t xml:space="preserve">  (</w:t>
            </w:r>
            <w:proofErr w:type="gramEnd"/>
            <w:r w:rsidRPr="006A297D">
              <w:t>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734318B4"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was identified which</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Pr="003B670C">
        <w:rPr>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48B64151" w14:textId="77777777" w:rsidR="00416292" w:rsidRPr="005A364C" w:rsidRDefault="00416292" w:rsidP="00416292">
      <w:pPr>
        <w:rPr>
          <w:rFonts w:ascii="Calibri" w:hAnsi="Calibri" w:cs="Calibri"/>
          <w:sz w:val="24"/>
          <w:szCs w:val="24"/>
        </w:rPr>
      </w:pPr>
      <w:r w:rsidRPr="005A364C">
        <w:rPr>
          <w:rFonts w:ascii="Calibri" w:hAnsi="Calibri" w:cs="Calibri"/>
          <w:sz w:val="24"/>
          <w:szCs w:val="24"/>
        </w:rPr>
        <w:t>Following Cohen (1988) equation 7.2.1</w:t>
      </w:r>
    </w:p>
    <w:p w14:paraId="155C0E56" w14:textId="16A47733" w:rsidR="00416292" w:rsidRPr="00416292" w:rsidRDefault="00416292" w:rsidP="00A5297C">
      <w:pPr>
        <w:rPr>
          <w:sz w:val="24"/>
          <w:szCs w:val="24"/>
        </w:rPr>
      </w:pP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P</w:t>
      </w:r>
      <w:r w:rsidRPr="005A364C">
        <w:rPr>
          <w:rFonts w:ascii="Calibri" w:hAnsi="Calibri" w:cs="Calibri"/>
          <w:sz w:val="24"/>
          <w:szCs w:val="24"/>
          <w:vertAlign w:val="subscript"/>
        </w:rPr>
        <w:t xml:space="preserve">1i </w:t>
      </w:r>
      <w:r w:rsidRPr="005A364C">
        <w:rPr>
          <w:rFonts w:ascii="Calibri" w:hAnsi="Calibri" w:cs="Calibri"/>
          <w:sz w:val="24"/>
          <w:szCs w:val="24"/>
        </w:rPr>
        <w:t xml:space="preserve">is the alternative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Pr="003B670C">
        <w:rPr>
          <w:sz w:val="24"/>
          <w:szCs w:val="24"/>
        </w:rPr>
        <w:t xml:space="preserve">Cooper and Findley </w:t>
      </w:r>
      <w:r w:rsidR="00A5297C">
        <w:rPr>
          <w:sz w:val="24"/>
          <w:szCs w:val="24"/>
        </w:rPr>
        <w:t xml:space="preserve">(1982)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very close to Cohen’s “medium”</w:t>
      </w:r>
      <m:oMath>
        <m:r>
          <w:rPr>
            <w:rFonts w:ascii="Cambria Math" w:hAnsi="Cambria Math" w:cs="Calibri"/>
            <w:sz w:val="24"/>
            <w:szCs w:val="24"/>
          </w:rPr>
          <m:t xml:space="preserve"> </m:t>
        </m:r>
        <m:r>
          <w:rPr>
            <w:rFonts w:ascii="Cambria Math" w:hAnsi="Cambria Math" w:cs="Calibri"/>
            <w:sz w:val="24"/>
            <w:szCs w:val="24"/>
          </w:rPr>
          <m:t>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s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0851272C" w:rsidR="00B264F4" w:rsidRPr="005A364C" w:rsidRDefault="009306F1" w:rsidP="00B264F4">
      <w:pPr>
        <w:rPr>
          <w:rFonts w:ascii="Calibri" w:hAnsi="Calibri" w:cs="Calibri"/>
          <w:sz w:val="24"/>
          <w:szCs w:val="24"/>
        </w:rPr>
      </w:pPr>
      <w:r w:rsidRPr="005A364C">
        <w:rPr>
          <w:rFonts w:ascii="Calibri" w:eastAsiaTheme="minorEastAsia" w:hAnsi="Calibri" w:cs="Calibri"/>
          <w:sz w:val="24"/>
          <w:szCs w:val="24"/>
        </w:rPr>
        <w:t xml:space="preserve">A number of papers have extracted Pearson correlations from various areas of psychological research. </w:t>
      </w:r>
      <w:r w:rsidRPr="005A364C">
        <w:rPr>
          <w:rFonts w:ascii="Calibri" w:hAnsi="Calibri" w:cs="Calibri"/>
          <w:sz w:val="24"/>
          <w:szCs w:val="24"/>
        </w:rPr>
        <w:t xml:space="preserve">One of the oldest standardised effect sizes commonly used today, r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340186C2"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E62ADB" w:rsidRPr="005A364C">
        <w:rPr>
          <w:rFonts w:ascii="Calibri" w:eastAsiaTheme="minorEastAsia" w:hAnsi="Calibri" w:cs="Calibri"/>
          <w:sz w:val="24"/>
          <w:szCs w:val="24"/>
        </w:rPr>
        <w:t xml:space="preserve">See table [correlations] for a summary of the studies </w:t>
      </w:r>
      <w:r w:rsidR="00E62ADB" w:rsidRPr="005A364C">
        <w:rPr>
          <w:rFonts w:ascii="Calibri" w:eastAsiaTheme="minorEastAsia" w:hAnsi="Calibri" w:cs="Calibri"/>
          <w:sz w:val="24"/>
          <w:szCs w:val="24"/>
        </w:rPr>
        <w:lastRenderedPageBreak/>
        <w:t xml:space="preserve">which have reported empirical benchmarks alongside a description of their sampled populations. </w:t>
      </w:r>
      <w:r w:rsidR="002F01B3">
        <w:rPr>
          <w:rFonts w:ascii="Calibri" w:eastAsiaTheme="minorEastAsia" w:hAnsi="Calibri" w:cs="Calibri"/>
          <w:sz w:val="24"/>
          <w:szCs w:val="24"/>
        </w:rPr>
        <w:t xml:space="preserve">The mean and </w:t>
      </w:r>
      <w:r w:rsidR="00A8154C">
        <w:rPr>
          <w:rFonts w:ascii="Calibri" w:eastAsiaTheme="minorEastAsia" w:hAnsi="Calibri" w:cs="Calibri"/>
          <w:sz w:val="24"/>
          <w:szCs w:val="24"/>
        </w:rPr>
        <w:t xml:space="preserve">median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mean = .4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mean = .21, median = .1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95467D">
        <w:rPr>
          <w:rFonts w:ascii="Calibri" w:hAnsi="Calibri" w:cs="Calibri"/>
          <w:sz w:val="24"/>
          <w:szCs w:val="24"/>
        </w:rPr>
        <w:t xml:space="preserve">som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Table [</w:t>
      </w:r>
      <w:proofErr w:type="spellStart"/>
      <w:r w:rsidRPr="00E53086">
        <w:rPr>
          <w:rFonts w:ascii="Calibri" w:hAnsi="Calibri" w:cs="Calibri"/>
        </w:rPr>
        <w:t>rs</w:t>
      </w:r>
      <w:proofErr w:type="spellEnd"/>
      <w:r w:rsidRPr="00E53086">
        <w:rPr>
          <w:rFonts w:ascii="Calibri" w:hAnsi="Calibri" w:cs="Calibri"/>
        </w:rPr>
        <w:t xml:space="preserve">].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w:t>
            </w:r>
            <w:proofErr w:type="spellStart"/>
            <w:r w:rsidRPr="005953B4">
              <w:t>Zoota</w:t>
            </w:r>
            <w:proofErr w:type="spellEnd"/>
            <w:r w:rsidRPr="005953B4">
              <w:t xml:space="preserve">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 xml:space="preserve">Gignac &amp; </w:t>
            </w:r>
            <w:proofErr w:type="spellStart"/>
            <w:r w:rsidRPr="005953B4">
              <w:t>Szodorai</w:t>
            </w:r>
            <w:proofErr w:type="spellEnd"/>
            <w:r w:rsidRPr="005953B4">
              <w:t xml:space="preserve">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3A2DE070" w14:textId="0A987FB4" w:rsidR="00B264F4" w:rsidRPr="00E53086" w:rsidRDefault="00B264F4" w:rsidP="00926C65">
      <w:pPr>
        <w:ind w:firstLine="0"/>
        <w:rPr>
          <w:rFonts w:ascii="Calibri" w:eastAsiaTheme="minorEastAsia" w:hAnsi="Calibri" w:cs="Calibri"/>
        </w:rPr>
        <w:sectPr w:rsidR="00B264F4" w:rsidRPr="00E53086" w:rsidSect="00133369">
          <w:pgSz w:w="16838" w:h="11906" w:orient="landscape"/>
          <w:pgMar w:top="1440" w:right="1440" w:bottom="1440" w:left="1440" w:header="708" w:footer="708" w:gutter="0"/>
          <w:cols w:space="708"/>
          <w:docGrid w:linePitch="360"/>
        </w:sectPr>
      </w:pPr>
    </w:p>
    <w:p w14:paraId="6B9AA641" w14:textId="1EB25E86" w:rsidR="002B0A72" w:rsidRPr="005A364C" w:rsidRDefault="002B0A72" w:rsidP="002B0A72">
      <w:pPr>
        <w:pStyle w:val="Heading2"/>
        <w:rPr>
          <w:rFonts w:ascii="Calibri" w:hAnsi="Calibri" w:cs="Calibri"/>
          <w:sz w:val="24"/>
          <w:szCs w:val="24"/>
        </w:rPr>
      </w:pPr>
      <w:r w:rsidRPr="005A364C">
        <w:rPr>
          <w:rFonts w:ascii="Calibri" w:hAnsi="Calibri" w:cs="Calibri"/>
          <w:sz w:val="24"/>
          <w:szCs w:val="24"/>
        </w:rPr>
        <w:lastRenderedPageBreak/>
        <w:t xml:space="preserve">Multivariate measures of variance </w:t>
      </w:r>
      <w:r w:rsidR="00F01EF8" w:rsidRPr="005A364C">
        <w:rPr>
          <w:rFonts w:ascii="Calibri" w:hAnsi="Calibri" w:cs="Calibri"/>
          <w:sz w:val="24"/>
          <w:szCs w:val="24"/>
        </w:rPr>
        <w:t>explained</w:t>
      </w:r>
    </w:p>
    <w:p w14:paraId="66484C2C" w14:textId="505E6607" w:rsidR="002830BE" w:rsidRDefault="002B0A72" w:rsidP="00791698">
      <w:pPr>
        <w:rPr>
          <w:rFonts w:ascii="Calibri" w:hAnsi="Calibri" w:cs="Calibri"/>
          <w:sz w:val="24"/>
          <w:szCs w:val="24"/>
        </w:rPr>
      </w:pPr>
      <w:r w:rsidRPr="005A364C">
        <w:rPr>
          <w:rFonts w:ascii="Calibri" w:hAnsi="Calibri" w:cs="Calibri"/>
          <w:sz w:val="24"/>
          <w:szCs w:val="24"/>
        </w:rPr>
        <w:t xml:space="preserve">Few efforts to identify empirical benchmarks for measures of </w:t>
      </w:r>
      <w:r w:rsidR="00F01EF8" w:rsidRPr="005A364C">
        <w:rPr>
          <w:rFonts w:ascii="Calibri" w:hAnsi="Calibri" w:cs="Calibri"/>
          <w:sz w:val="24"/>
          <w:szCs w:val="24"/>
        </w:rPr>
        <w:t>variance explained</w:t>
      </w:r>
      <w:r w:rsidRPr="005A364C">
        <w:rPr>
          <w:rFonts w:ascii="Calibri" w:hAnsi="Calibri" w:cs="Calibri"/>
          <w:sz w:val="24"/>
          <w:szCs w:val="24"/>
        </w:rPr>
        <w:t xml:space="preserve"> (outside of correlation coefficients) were found in the current literature survey, possibly because the estimation of</w:t>
      </w:r>
      <w:r w:rsidR="00F01EF8" w:rsidRPr="005A364C">
        <w:rPr>
          <w:rFonts w:ascii="Calibri" w:hAnsi="Calibri" w:cs="Calibri"/>
          <w:sz w:val="24"/>
          <w:szCs w:val="24"/>
        </w:rPr>
        <w:t xml:space="preserve"> these</w:t>
      </w:r>
      <w:r w:rsidRPr="005A364C">
        <w:rPr>
          <w:rFonts w:ascii="Calibri" w:hAnsi="Calibri" w:cs="Calibri"/>
          <w:sz w:val="24"/>
          <w:szCs w:val="24"/>
        </w:rPr>
        <w:t xml:space="preserve"> effect sizes </w:t>
      </w:r>
      <w:r w:rsidR="00EC6C68">
        <w:rPr>
          <w:rFonts w:ascii="Calibri" w:hAnsi="Calibri" w:cs="Calibri"/>
          <w:sz w:val="24"/>
          <w:szCs w:val="24"/>
        </w:rPr>
        <w:t>is</w:t>
      </w:r>
      <w:r w:rsidRPr="005A364C">
        <w:rPr>
          <w:rFonts w:ascii="Calibri" w:hAnsi="Calibri" w:cs="Calibri"/>
          <w:sz w:val="24"/>
          <w:szCs w:val="24"/>
        </w:rPr>
        <w:t xml:space="preserve"> </w:t>
      </w:r>
      <w:r w:rsidR="00F01EF8" w:rsidRPr="005A364C">
        <w:rPr>
          <w:rFonts w:ascii="Calibri" w:hAnsi="Calibri" w:cs="Calibri"/>
          <w:sz w:val="24"/>
          <w:szCs w:val="24"/>
        </w:rPr>
        <w:t xml:space="preserve">relatively </w:t>
      </w:r>
      <w:r w:rsidRPr="005A364C">
        <w:rPr>
          <w:rFonts w:ascii="Calibri" w:hAnsi="Calibri" w:cs="Calibri"/>
          <w:sz w:val="24"/>
          <w:szCs w:val="24"/>
        </w:rPr>
        <w:t>difficult (these values not being reported by typical statistical software</w:t>
      </w:r>
      <w:r w:rsidR="00EC6C68">
        <w:rPr>
          <w:rFonts w:ascii="Calibri" w:hAnsi="Calibri" w:cs="Calibri"/>
          <w:sz w:val="24"/>
          <w:szCs w:val="24"/>
        </w:rPr>
        <w:t xml:space="preserve"> and being somewhat difficult to calculate by hand</w:t>
      </w:r>
      <w:r w:rsidRPr="005A364C">
        <w:rPr>
          <w:rFonts w:ascii="Calibri" w:hAnsi="Calibri" w:cs="Calibri"/>
          <w:sz w:val="24"/>
          <w:szCs w:val="24"/>
        </w:rPr>
        <w:t>)</w:t>
      </w:r>
      <w:r w:rsidR="00F01EF8" w:rsidRPr="005A364C">
        <w:rPr>
          <w:rFonts w:ascii="Calibri" w:hAnsi="Calibri" w:cs="Calibri"/>
          <w:sz w:val="24"/>
          <w:szCs w:val="24"/>
        </w:rPr>
        <w:t xml:space="preserve">, and rarely reported in the primary research literature </w: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 </w:instrTex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DATA </w:instrText>
      </w:r>
      <w:r w:rsidR="00F01EF8" w:rsidRPr="005A364C">
        <w:rPr>
          <w:rFonts w:ascii="Calibri" w:hAnsi="Calibri" w:cs="Calibri"/>
          <w:sz w:val="24"/>
          <w:szCs w:val="24"/>
        </w:rPr>
      </w:r>
      <w:r w:rsidR="00F01EF8" w:rsidRPr="005A364C">
        <w:rPr>
          <w:rFonts w:ascii="Calibri" w:hAnsi="Calibri" w:cs="Calibri"/>
          <w:sz w:val="24"/>
          <w:szCs w:val="24"/>
        </w:rPr>
        <w:fldChar w:fldCharType="end"/>
      </w:r>
      <w:r w:rsidR="00F01EF8" w:rsidRPr="005A364C">
        <w:rPr>
          <w:rFonts w:ascii="Calibri" w:hAnsi="Calibri" w:cs="Calibri"/>
          <w:sz w:val="24"/>
          <w:szCs w:val="24"/>
        </w:rPr>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Cumming, Fidler, Kalinowski, &amp; Lai, 2012; Cumming et al., 2007; Fidler et al., 2005)</w:t>
      </w:r>
      <w:r w:rsidR="00F01EF8" w:rsidRPr="005A364C">
        <w:rPr>
          <w:rFonts w:ascii="Calibri" w:hAnsi="Calibri" w:cs="Calibri"/>
          <w:sz w:val="24"/>
          <w:szCs w:val="24"/>
        </w:rPr>
        <w:fldChar w:fldCharType="end"/>
      </w:r>
      <w:r w:rsidRPr="005A364C">
        <w:rPr>
          <w:rFonts w:ascii="Calibri" w:hAnsi="Calibri" w:cs="Calibri"/>
          <w:sz w:val="24"/>
          <w:szCs w:val="24"/>
        </w:rPr>
        <w:t xml:space="preserve">. See table [effect sizes not r or d] for all of the identified attempts to find empirical benchmarks for </w:t>
      </w:r>
      <w:r w:rsidR="00F01EF8" w:rsidRPr="005A364C">
        <w:rPr>
          <w:rFonts w:ascii="Calibri" w:hAnsi="Calibri" w:cs="Calibri"/>
          <w:sz w:val="24"/>
          <w:szCs w:val="24"/>
        </w:rPr>
        <w:t>variance explained</w:t>
      </w:r>
      <w:r w:rsidRPr="005A364C">
        <w:rPr>
          <w:rFonts w:ascii="Calibri" w:hAnsi="Calibri" w:cs="Calibri"/>
          <w:sz w:val="24"/>
          <w:szCs w:val="24"/>
        </w:rPr>
        <w:t xml:space="preserve"> in the psychology literature</w:t>
      </w:r>
      <w:r w:rsidR="00F01EF8" w:rsidRPr="005A364C">
        <w:rPr>
          <w:rFonts w:ascii="Calibri" w:hAnsi="Calibri" w:cs="Calibri"/>
          <w:sz w:val="24"/>
          <w:szCs w:val="24"/>
        </w:rPr>
        <w:t>.</w:t>
      </w:r>
      <w:r w:rsidR="00DE6542">
        <w:rPr>
          <w:rFonts w:ascii="Calibri" w:hAnsi="Calibri" w:cs="Calibri"/>
          <w:sz w:val="24"/>
          <w:szCs w:val="24"/>
        </w:rPr>
        <w:t xml:space="preserve"> The small number of effect size benchmarks published for these statistics show higher mean </w:t>
      </w:r>
      <w:r w:rsidR="00CC1689">
        <w:rPr>
          <w:rFonts w:ascii="Calibri" w:hAnsi="Calibri" w:cs="Calibri"/>
          <w:sz w:val="24"/>
          <w:szCs w:val="24"/>
        </w:rPr>
        <w:t>values</w:t>
      </w:r>
      <w:r w:rsidR="00DE6542">
        <w:rPr>
          <w:rFonts w:ascii="Calibri" w:hAnsi="Calibri" w:cs="Calibri"/>
          <w:sz w:val="24"/>
          <w:szCs w:val="24"/>
        </w:rPr>
        <w:t xml:space="preserve"> than Cohen estimated with his “medium” </w:t>
      </w:r>
      <w:r w:rsidR="00CC1689">
        <w:rPr>
          <w:rFonts w:ascii="Calibri" w:hAnsi="Calibri" w:cs="Calibri"/>
          <w:sz w:val="24"/>
          <w:szCs w:val="24"/>
        </w:rPr>
        <w:t xml:space="preserve">or even “large” </w:t>
      </w:r>
      <w:r w:rsidR="00DE6542">
        <w:rPr>
          <w:rFonts w:ascii="Calibri" w:hAnsi="Calibri" w:cs="Calibri"/>
          <w:sz w:val="24"/>
          <w:szCs w:val="24"/>
        </w:rPr>
        <w:t>effect size benchmark</w:t>
      </w:r>
      <w:r w:rsidR="00EE5127">
        <w:rPr>
          <w:rFonts w:ascii="Calibri" w:hAnsi="Calibri" w:cs="Calibri"/>
          <w:sz w:val="24"/>
          <w:szCs w:val="24"/>
        </w:rPr>
        <w:t xml:space="preserve"> (medium</w:t>
      </w:r>
      <w:r w:rsidR="00EE5127" w:rsidRPr="00EE5127">
        <w:rPr>
          <w:rFonts w:ascii="Calibri" w:hAnsi="Calibri" w:cs="Calibri"/>
          <w:i/>
          <w:sz w:val="24"/>
          <w:szCs w:val="24"/>
        </w:rPr>
        <w:t xml:space="preserve"> f</w:t>
      </w:r>
      <w:r w:rsidR="00EE5127">
        <w:rPr>
          <w:rFonts w:ascii="Calibri" w:hAnsi="Calibri" w:cs="Calibri"/>
          <w:sz w:val="24"/>
          <w:szCs w:val="24"/>
        </w:rPr>
        <w:t xml:space="preserve"> = .25, medium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sidR="00EE5127">
        <w:rPr>
          <w:rFonts w:ascii="Calibri" w:hAnsi="Calibri" w:cs="Calibri"/>
          <w:sz w:val="24"/>
          <w:szCs w:val="24"/>
        </w:rPr>
        <w:t xml:space="preserve"> = .059)</w:t>
      </w:r>
      <w:r w:rsidR="00DE6542">
        <w:rPr>
          <w:rFonts w:ascii="Calibri" w:hAnsi="Calibri" w:cs="Calibri"/>
          <w:sz w:val="24"/>
          <w:szCs w:val="24"/>
        </w:rPr>
        <w:t xml:space="preserve">, although </w:t>
      </w:r>
      <w:r w:rsidR="004A0275">
        <w:rPr>
          <w:rFonts w:ascii="Calibri" w:hAnsi="Calibri" w:cs="Calibri"/>
          <w:sz w:val="24"/>
          <w:szCs w:val="24"/>
        </w:rPr>
        <w:t xml:space="preserve">the unusual samples (effects reported in social psychology textbooks and univariate statistical tests reported in </w:t>
      </w:r>
      <w:r w:rsidR="004A0275" w:rsidRPr="004A0275">
        <w:rPr>
          <w:rFonts w:ascii="Calibri" w:hAnsi="Calibri" w:cs="Calibri"/>
          <w:sz w:val="24"/>
          <w:szCs w:val="24"/>
        </w:rPr>
        <w:t>Journal of Counselling Psychology</w:t>
      </w:r>
      <w:r w:rsidR="004A0275">
        <w:rPr>
          <w:rFonts w:ascii="Calibri" w:hAnsi="Calibri" w:cs="Calibri"/>
          <w:sz w:val="24"/>
          <w:szCs w:val="24"/>
        </w:rPr>
        <w:t xml:space="preserve"> during the </w:t>
      </w:r>
      <w:r w:rsidR="004A0275" w:rsidRPr="004A0275">
        <w:rPr>
          <w:rFonts w:ascii="Calibri" w:hAnsi="Calibri" w:cs="Calibri"/>
          <w:sz w:val="24"/>
          <w:szCs w:val="24"/>
        </w:rPr>
        <w:t>1970</w:t>
      </w:r>
      <w:r w:rsidR="004A0275">
        <w:rPr>
          <w:rFonts w:ascii="Calibri" w:hAnsi="Calibri" w:cs="Calibri"/>
          <w:sz w:val="24"/>
          <w:szCs w:val="24"/>
        </w:rPr>
        <w:t xml:space="preserve">s) may </w:t>
      </w:r>
      <w:r w:rsidR="00791698">
        <w:rPr>
          <w:rFonts w:ascii="Calibri" w:hAnsi="Calibri" w:cs="Calibri"/>
          <w:sz w:val="24"/>
          <w:szCs w:val="24"/>
        </w:rPr>
        <w:t xml:space="preserve">explain this fact.  </w:t>
      </w:r>
    </w:p>
    <w:p w14:paraId="658B4130" w14:textId="77777777" w:rsidR="003B670C" w:rsidRDefault="003B670C">
      <w:pPr>
        <w:rPr>
          <w:rFonts w:ascii="Calibri" w:hAnsi="Calibri" w:cs="Calibri"/>
          <w:sz w:val="24"/>
          <w:szCs w:val="24"/>
        </w:rPr>
        <w:sectPr w:rsidR="003B670C" w:rsidSect="00133369">
          <w:footnotePr>
            <w:numFmt w:val="lowerLetter"/>
          </w:footnotePr>
          <w:pgSz w:w="11906" w:h="16838"/>
          <w:pgMar w:top="1440" w:right="1440" w:bottom="1440" w:left="1440" w:header="708" w:footer="708" w:gutter="0"/>
          <w:cols w:space="708"/>
          <w:docGrid w:linePitch="360"/>
        </w:sectPr>
      </w:pPr>
    </w:p>
    <w:p w14:paraId="2A50ABCD" w14:textId="77777777" w:rsidR="003B670C" w:rsidRPr="00242B79" w:rsidRDefault="003B670C" w:rsidP="003B670C">
      <w:pPr>
        <w:rPr>
          <w:rFonts w:ascii="Calibri" w:hAnsi="Calibri" w:cs="Calibri"/>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B670C" w:rsidRPr="00242B79" w14:paraId="1D5251BA" w14:textId="77777777" w:rsidTr="00645942">
        <w:trPr>
          <w:trHeight w:val="295"/>
        </w:trPr>
        <w:tc>
          <w:tcPr>
            <w:tcW w:w="1276" w:type="dxa"/>
            <w:tcBorders>
              <w:top w:val="single" w:sz="4" w:space="0" w:color="auto"/>
              <w:bottom w:val="single" w:sz="4" w:space="0" w:color="auto"/>
            </w:tcBorders>
            <w:noWrap/>
          </w:tcPr>
          <w:p w14:paraId="73DB9762" w14:textId="77777777" w:rsidR="003B670C" w:rsidRPr="00242B79" w:rsidRDefault="003B670C" w:rsidP="00645942">
            <w:pPr>
              <w:pStyle w:val="NoSpacing"/>
            </w:pPr>
            <w:r w:rsidRPr="00242B79">
              <w:t>Authors (year)</w:t>
            </w:r>
          </w:p>
        </w:tc>
        <w:tc>
          <w:tcPr>
            <w:tcW w:w="1212" w:type="dxa"/>
            <w:tcBorders>
              <w:top w:val="single" w:sz="4" w:space="0" w:color="auto"/>
              <w:bottom w:val="single" w:sz="4" w:space="0" w:color="auto"/>
            </w:tcBorders>
            <w:noWrap/>
          </w:tcPr>
          <w:p w14:paraId="4A4B887B" w14:textId="77777777" w:rsidR="003B670C" w:rsidRPr="00242B79" w:rsidRDefault="003B670C" w:rsidP="00645942">
            <w:pPr>
              <w:pStyle w:val="NoSpacing"/>
            </w:pPr>
            <w:r w:rsidRPr="00242B79">
              <w:t>Area of research</w:t>
            </w:r>
          </w:p>
        </w:tc>
        <w:tc>
          <w:tcPr>
            <w:tcW w:w="2649" w:type="dxa"/>
            <w:tcBorders>
              <w:top w:val="single" w:sz="4" w:space="0" w:color="auto"/>
              <w:bottom w:val="single" w:sz="4" w:space="0" w:color="auto"/>
            </w:tcBorders>
            <w:noWrap/>
          </w:tcPr>
          <w:p w14:paraId="4EBFB684" w14:textId="77777777" w:rsidR="003B670C" w:rsidRPr="00242B79" w:rsidRDefault="003B670C" w:rsidP="00645942">
            <w:pPr>
              <w:pStyle w:val="NoSpacing"/>
            </w:pPr>
            <w:r w:rsidRPr="00242B79">
              <w:t>Sampled groups</w:t>
            </w:r>
          </w:p>
        </w:tc>
        <w:tc>
          <w:tcPr>
            <w:tcW w:w="829" w:type="dxa"/>
            <w:tcBorders>
              <w:top w:val="single" w:sz="4" w:space="0" w:color="auto"/>
              <w:bottom w:val="single" w:sz="4" w:space="0" w:color="auto"/>
            </w:tcBorders>
            <w:noWrap/>
          </w:tcPr>
          <w:p w14:paraId="2BC9CC02" w14:textId="77777777" w:rsidR="003B670C" w:rsidRPr="00242B79" w:rsidRDefault="003B670C" w:rsidP="00645942">
            <w:pPr>
              <w:pStyle w:val="NoSpacing"/>
            </w:pPr>
            <w:r w:rsidRPr="00242B79">
              <w:t>n Effects</w:t>
            </w:r>
          </w:p>
        </w:tc>
        <w:tc>
          <w:tcPr>
            <w:tcW w:w="862" w:type="dxa"/>
            <w:tcBorders>
              <w:top w:val="single" w:sz="4" w:space="0" w:color="auto"/>
              <w:bottom w:val="single" w:sz="4" w:space="0" w:color="auto"/>
            </w:tcBorders>
            <w:noWrap/>
          </w:tcPr>
          <w:p w14:paraId="77A42B56" w14:textId="77777777" w:rsidR="003B670C" w:rsidRPr="00242B79" w:rsidRDefault="003B670C" w:rsidP="00645942">
            <w:pPr>
              <w:pStyle w:val="NoSpacing"/>
            </w:pPr>
            <w:r w:rsidRPr="00242B79">
              <w:t>N articles</w:t>
            </w:r>
          </w:p>
        </w:tc>
        <w:tc>
          <w:tcPr>
            <w:tcW w:w="830" w:type="dxa"/>
            <w:tcBorders>
              <w:top w:val="single" w:sz="4" w:space="0" w:color="auto"/>
              <w:bottom w:val="single" w:sz="4" w:space="0" w:color="auto"/>
            </w:tcBorders>
            <w:noWrap/>
          </w:tcPr>
          <w:p w14:paraId="701F6E70" w14:textId="77777777" w:rsidR="003B670C" w:rsidRPr="00242B79" w:rsidRDefault="003B670C" w:rsidP="00645942">
            <w:pPr>
              <w:pStyle w:val="NoSpacing"/>
            </w:pPr>
            <w:r w:rsidRPr="00242B79">
              <w:t>Mean effect size</w:t>
            </w:r>
          </w:p>
        </w:tc>
        <w:tc>
          <w:tcPr>
            <w:tcW w:w="736" w:type="dxa"/>
            <w:tcBorders>
              <w:top w:val="single" w:sz="4" w:space="0" w:color="auto"/>
              <w:bottom w:val="single" w:sz="4" w:space="0" w:color="auto"/>
            </w:tcBorders>
            <w:noWrap/>
          </w:tcPr>
          <w:p w14:paraId="00DCA39F" w14:textId="77777777" w:rsidR="003B670C" w:rsidRPr="00242B79" w:rsidRDefault="003B670C" w:rsidP="00645942">
            <w:pPr>
              <w:pStyle w:val="NoSpacing"/>
            </w:pPr>
            <w:r w:rsidRPr="00242B79">
              <w:t>SD effect size</w:t>
            </w:r>
          </w:p>
        </w:tc>
        <w:tc>
          <w:tcPr>
            <w:tcW w:w="1119" w:type="dxa"/>
            <w:tcBorders>
              <w:top w:val="single" w:sz="4" w:space="0" w:color="auto"/>
              <w:bottom w:val="single" w:sz="4" w:space="0" w:color="auto"/>
            </w:tcBorders>
          </w:tcPr>
          <w:p w14:paraId="2B7DB1A7" w14:textId="77777777" w:rsidR="003B670C" w:rsidRPr="00242B79" w:rsidRDefault="003B670C" w:rsidP="00645942">
            <w:pPr>
              <w:pStyle w:val="NoSpacing"/>
            </w:pPr>
            <w:r w:rsidRPr="00242B79">
              <w:t>25th Percentile</w:t>
            </w:r>
          </w:p>
        </w:tc>
        <w:tc>
          <w:tcPr>
            <w:tcW w:w="1115" w:type="dxa"/>
            <w:tcBorders>
              <w:top w:val="single" w:sz="4" w:space="0" w:color="auto"/>
              <w:bottom w:val="single" w:sz="4" w:space="0" w:color="auto"/>
            </w:tcBorders>
          </w:tcPr>
          <w:p w14:paraId="10151190" w14:textId="77777777" w:rsidR="003B670C" w:rsidRPr="00242B79" w:rsidRDefault="003B670C" w:rsidP="00645942">
            <w:pPr>
              <w:pStyle w:val="NoSpacing"/>
            </w:pPr>
            <w:r w:rsidRPr="00242B79">
              <w:t>Median effect size</w:t>
            </w:r>
          </w:p>
        </w:tc>
        <w:tc>
          <w:tcPr>
            <w:tcW w:w="1120" w:type="dxa"/>
            <w:tcBorders>
              <w:top w:val="single" w:sz="4" w:space="0" w:color="auto"/>
              <w:bottom w:val="single" w:sz="4" w:space="0" w:color="auto"/>
            </w:tcBorders>
          </w:tcPr>
          <w:p w14:paraId="134F81A4" w14:textId="77777777" w:rsidR="003B670C" w:rsidRPr="00242B79" w:rsidRDefault="003B670C" w:rsidP="00645942">
            <w:pPr>
              <w:pStyle w:val="NoSpacing"/>
            </w:pPr>
            <w:r w:rsidRPr="00242B79">
              <w:t>75th percentile</w:t>
            </w:r>
          </w:p>
        </w:tc>
        <w:tc>
          <w:tcPr>
            <w:tcW w:w="1115" w:type="dxa"/>
            <w:tcBorders>
              <w:top w:val="single" w:sz="4" w:space="0" w:color="auto"/>
              <w:bottom w:val="single" w:sz="4" w:space="0" w:color="auto"/>
            </w:tcBorders>
            <w:noWrap/>
          </w:tcPr>
          <w:p w14:paraId="6C2D34DF" w14:textId="77777777" w:rsidR="003B670C" w:rsidRPr="00242B79" w:rsidRDefault="003B670C" w:rsidP="00645942">
            <w:pPr>
              <w:pStyle w:val="NoSpacing"/>
            </w:pPr>
            <w:r w:rsidRPr="00242B79">
              <w:t>Effect size unit</w:t>
            </w:r>
          </w:p>
        </w:tc>
      </w:tr>
      <w:tr w:rsidR="003B670C" w:rsidRPr="00242B79" w14:paraId="234C5F0D" w14:textId="77777777" w:rsidTr="00645942">
        <w:trPr>
          <w:trHeight w:val="295"/>
        </w:trPr>
        <w:tc>
          <w:tcPr>
            <w:tcW w:w="1276" w:type="dxa"/>
            <w:tcBorders>
              <w:top w:val="single" w:sz="4" w:space="0" w:color="auto"/>
            </w:tcBorders>
            <w:noWrap/>
            <w:hideMark/>
          </w:tcPr>
          <w:p w14:paraId="7A160E6E" w14:textId="77777777" w:rsidR="003B670C" w:rsidRPr="00242B79" w:rsidRDefault="003B670C" w:rsidP="00645942">
            <w:pPr>
              <w:pStyle w:val="NoSpacing"/>
            </w:pPr>
            <w:proofErr w:type="spellStart"/>
            <w:r w:rsidRPr="00242B79">
              <w:t>Haase</w:t>
            </w:r>
            <w:proofErr w:type="spellEnd"/>
            <w:r w:rsidRPr="00242B79">
              <w:t>, Waechter &amp; Solomon, (1982)</w:t>
            </w:r>
          </w:p>
        </w:tc>
        <w:tc>
          <w:tcPr>
            <w:tcW w:w="1212" w:type="dxa"/>
            <w:tcBorders>
              <w:top w:val="single" w:sz="4" w:space="0" w:color="auto"/>
            </w:tcBorders>
            <w:noWrap/>
            <w:hideMark/>
          </w:tcPr>
          <w:p w14:paraId="3B348534" w14:textId="77777777" w:rsidR="003B670C" w:rsidRPr="00242B79" w:rsidRDefault="003B670C" w:rsidP="00645942">
            <w:pPr>
              <w:pStyle w:val="NoSpacing"/>
            </w:pPr>
            <w:r w:rsidRPr="00242B79">
              <w:t>Clinical psychology</w:t>
            </w:r>
          </w:p>
        </w:tc>
        <w:tc>
          <w:tcPr>
            <w:tcW w:w="2649" w:type="dxa"/>
            <w:tcBorders>
              <w:top w:val="single" w:sz="4" w:space="0" w:color="auto"/>
            </w:tcBorders>
            <w:noWrap/>
            <w:hideMark/>
          </w:tcPr>
          <w:p w14:paraId="68E6DD73" w14:textId="77777777" w:rsidR="003B670C" w:rsidRPr="00242B79" w:rsidRDefault="003B670C" w:rsidP="00645942">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7BCA8281" w14:textId="77777777" w:rsidR="003B670C" w:rsidRPr="00242B79" w:rsidRDefault="003B670C" w:rsidP="00645942">
            <w:pPr>
              <w:pStyle w:val="NoSpacing"/>
            </w:pPr>
            <w:r w:rsidRPr="00242B79">
              <w:t>11,044</w:t>
            </w:r>
          </w:p>
        </w:tc>
        <w:tc>
          <w:tcPr>
            <w:tcW w:w="862" w:type="dxa"/>
            <w:tcBorders>
              <w:top w:val="single" w:sz="4" w:space="0" w:color="auto"/>
            </w:tcBorders>
            <w:noWrap/>
            <w:hideMark/>
          </w:tcPr>
          <w:p w14:paraId="22FD8720" w14:textId="77777777" w:rsidR="003B670C" w:rsidRPr="00242B79" w:rsidRDefault="003B670C" w:rsidP="00645942">
            <w:pPr>
              <w:pStyle w:val="NoSpacing"/>
            </w:pPr>
            <w:r w:rsidRPr="00242B79">
              <w:t>701</w:t>
            </w:r>
          </w:p>
        </w:tc>
        <w:tc>
          <w:tcPr>
            <w:tcW w:w="830" w:type="dxa"/>
            <w:tcBorders>
              <w:top w:val="single" w:sz="4" w:space="0" w:color="auto"/>
            </w:tcBorders>
            <w:noWrap/>
            <w:hideMark/>
          </w:tcPr>
          <w:p w14:paraId="73359EA1" w14:textId="77777777" w:rsidR="003B670C" w:rsidRPr="00242B79" w:rsidRDefault="003B670C" w:rsidP="00645942">
            <w:pPr>
              <w:pStyle w:val="NoSpacing"/>
            </w:pPr>
            <w:r w:rsidRPr="00242B79">
              <w:t>0.1589</w:t>
            </w:r>
          </w:p>
        </w:tc>
        <w:tc>
          <w:tcPr>
            <w:tcW w:w="736" w:type="dxa"/>
            <w:tcBorders>
              <w:top w:val="single" w:sz="4" w:space="0" w:color="auto"/>
            </w:tcBorders>
            <w:noWrap/>
            <w:hideMark/>
          </w:tcPr>
          <w:p w14:paraId="6B1375AE" w14:textId="77777777" w:rsidR="003B670C" w:rsidRPr="00242B79" w:rsidRDefault="003B670C" w:rsidP="00645942">
            <w:pPr>
              <w:pStyle w:val="NoSpacing"/>
            </w:pPr>
          </w:p>
        </w:tc>
        <w:tc>
          <w:tcPr>
            <w:tcW w:w="1119" w:type="dxa"/>
            <w:tcBorders>
              <w:top w:val="single" w:sz="4" w:space="0" w:color="auto"/>
            </w:tcBorders>
          </w:tcPr>
          <w:p w14:paraId="64968354" w14:textId="77777777" w:rsidR="003B670C" w:rsidRPr="00242B79" w:rsidRDefault="003B670C" w:rsidP="00645942">
            <w:pPr>
              <w:pStyle w:val="NoSpacing"/>
              <w:rPr>
                <w:rFonts w:eastAsia="Calibri"/>
              </w:rPr>
            </w:pPr>
            <w:r w:rsidRPr="00242B79">
              <w:t>0.0428</w:t>
            </w:r>
          </w:p>
        </w:tc>
        <w:tc>
          <w:tcPr>
            <w:tcW w:w="1115" w:type="dxa"/>
            <w:tcBorders>
              <w:top w:val="single" w:sz="4" w:space="0" w:color="auto"/>
            </w:tcBorders>
          </w:tcPr>
          <w:p w14:paraId="7D3915BD" w14:textId="77777777" w:rsidR="003B670C" w:rsidRPr="00242B79" w:rsidRDefault="003B670C" w:rsidP="00645942">
            <w:pPr>
              <w:pStyle w:val="NoSpacing"/>
              <w:rPr>
                <w:rFonts w:eastAsia="Calibri"/>
              </w:rPr>
            </w:pPr>
            <w:r w:rsidRPr="00242B79">
              <w:t>0.083</w:t>
            </w:r>
          </w:p>
        </w:tc>
        <w:tc>
          <w:tcPr>
            <w:tcW w:w="1120" w:type="dxa"/>
            <w:tcBorders>
              <w:top w:val="single" w:sz="4" w:space="0" w:color="auto"/>
            </w:tcBorders>
          </w:tcPr>
          <w:p w14:paraId="1203E6E7" w14:textId="77777777" w:rsidR="003B670C" w:rsidRPr="00242B79" w:rsidRDefault="003B670C" w:rsidP="00645942">
            <w:pPr>
              <w:pStyle w:val="NoSpacing"/>
              <w:rPr>
                <w:rFonts w:eastAsia="Calibri"/>
              </w:rPr>
            </w:pPr>
            <w:r w:rsidRPr="00242B79">
              <w:t>0.2682</w:t>
            </w:r>
          </w:p>
        </w:tc>
        <w:tc>
          <w:tcPr>
            <w:tcW w:w="1115" w:type="dxa"/>
            <w:tcBorders>
              <w:top w:val="single" w:sz="4" w:space="0" w:color="auto"/>
            </w:tcBorders>
            <w:noWrap/>
            <w:hideMark/>
          </w:tcPr>
          <w:p w14:paraId="3ABDED7B" w14:textId="77777777" w:rsidR="003B670C" w:rsidRPr="00242B79" w:rsidRDefault="00D17869" w:rsidP="00645942">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B670C" w:rsidRPr="00242B79" w14:paraId="5A593161" w14:textId="77777777" w:rsidTr="00712989">
        <w:trPr>
          <w:trHeight w:val="295"/>
        </w:trPr>
        <w:tc>
          <w:tcPr>
            <w:tcW w:w="1276" w:type="dxa"/>
            <w:tcBorders>
              <w:bottom w:val="nil"/>
            </w:tcBorders>
            <w:noWrap/>
            <w:hideMark/>
          </w:tcPr>
          <w:p w14:paraId="43E7479F" w14:textId="77777777" w:rsidR="003B670C" w:rsidRPr="00242B79" w:rsidRDefault="003B670C" w:rsidP="00645942">
            <w:pPr>
              <w:pStyle w:val="NoSpacing"/>
            </w:pPr>
            <w:r w:rsidRPr="00242B79">
              <w:t>Cooper, &amp; Findley (1982)</w:t>
            </w:r>
          </w:p>
        </w:tc>
        <w:tc>
          <w:tcPr>
            <w:tcW w:w="1212" w:type="dxa"/>
            <w:tcBorders>
              <w:bottom w:val="nil"/>
            </w:tcBorders>
            <w:noWrap/>
            <w:hideMark/>
          </w:tcPr>
          <w:p w14:paraId="1AB366B2" w14:textId="77777777" w:rsidR="003B670C" w:rsidRPr="00242B79" w:rsidRDefault="003B670C" w:rsidP="00645942">
            <w:pPr>
              <w:pStyle w:val="NoSpacing"/>
            </w:pPr>
            <w:r w:rsidRPr="00242B79">
              <w:t>Social psychology</w:t>
            </w:r>
          </w:p>
        </w:tc>
        <w:tc>
          <w:tcPr>
            <w:tcW w:w="2649" w:type="dxa"/>
            <w:tcBorders>
              <w:bottom w:val="nil"/>
            </w:tcBorders>
            <w:noWrap/>
            <w:hideMark/>
          </w:tcPr>
          <w:p w14:paraId="6F777C86" w14:textId="77777777" w:rsidR="003B670C" w:rsidRPr="00242B79" w:rsidRDefault="003B670C" w:rsidP="00645942">
            <w:pPr>
              <w:pStyle w:val="NoSpacing"/>
            </w:pPr>
            <w:r w:rsidRPr="00242B79">
              <w:t>Main result of articles reported in social psychology textbooks reporting f (df = 1)</w:t>
            </w:r>
          </w:p>
        </w:tc>
        <w:tc>
          <w:tcPr>
            <w:tcW w:w="829" w:type="dxa"/>
            <w:tcBorders>
              <w:bottom w:val="nil"/>
            </w:tcBorders>
            <w:noWrap/>
            <w:hideMark/>
          </w:tcPr>
          <w:p w14:paraId="55F113EB" w14:textId="77777777" w:rsidR="003B670C" w:rsidRPr="00242B79" w:rsidRDefault="003B670C" w:rsidP="00645942">
            <w:pPr>
              <w:pStyle w:val="NoSpacing"/>
            </w:pPr>
            <w:r w:rsidRPr="00242B79">
              <w:t>113</w:t>
            </w:r>
          </w:p>
        </w:tc>
        <w:tc>
          <w:tcPr>
            <w:tcW w:w="862" w:type="dxa"/>
            <w:tcBorders>
              <w:bottom w:val="nil"/>
            </w:tcBorders>
            <w:noWrap/>
            <w:hideMark/>
          </w:tcPr>
          <w:p w14:paraId="1C96064D" w14:textId="77777777" w:rsidR="003B670C" w:rsidRPr="00242B79" w:rsidRDefault="003B670C" w:rsidP="00645942">
            <w:pPr>
              <w:pStyle w:val="NoSpacing"/>
            </w:pPr>
            <w:r w:rsidRPr="00242B79">
              <w:t>113</w:t>
            </w:r>
          </w:p>
        </w:tc>
        <w:tc>
          <w:tcPr>
            <w:tcW w:w="830" w:type="dxa"/>
            <w:tcBorders>
              <w:bottom w:val="nil"/>
            </w:tcBorders>
            <w:noWrap/>
            <w:hideMark/>
          </w:tcPr>
          <w:p w14:paraId="427C68FA" w14:textId="77777777" w:rsidR="003B670C" w:rsidRPr="00242B79" w:rsidRDefault="003B670C" w:rsidP="00645942">
            <w:pPr>
              <w:pStyle w:val="NoSpacing"/>
            </w:pPr>
            <w:r w:rsidRPr="00242B79">
              <w:t>0.45</w:t>
            </w:r>
          </w:p>
        </w:tc>
        <w:tc>
          <w:tcPr>
            <w:tcW w:w="736" w:type="dxa"/>
            <w:tcBorders>
              <w:bottom w:val="nil"/>
            </w:tcBorders>
            <w:noWrap/>
            <w:hideMark/>
          </w:tcPr>
          <w:p w14:paraId="39D410B8" w14:textId="77777777" w:rsidR="003B670C" w:rsidRPr="00242B79" w:rsidRDefault="003B670C" w:rsidP="00645942">
            <w:pPr>
              <w:pStyle w:val="NoSpacing"/>
            </w:pPr>
            <w:r w:rsidRPr="00242B79">
              <w:t>0.3</w:t>
            </w:r>
          </w:p>
        </w:tc>
        <w:tc>
          <w:tcPr>
            <w:tcW w:w="1119" w:type="dxa"/>
            <w:tcBorders>
              <w:bottom w:val="nil"/>
            </w:tcBorders>
          </w:tcPr>
          <w:p w14:paraId="17922AC7" w14:textId="77777777" w:rsidR="003B670C" w:rsidRPr="00242B79" w:rsidRDefault="003B670C" w:rsidP="00645942">
            <w:pPr>
              <w:pStyle w:val="NoSpacing"/>
            </w:pPr>
          </w:p>
        </w:tc>
        <w:tc>
          <w:tcPr>
            <w:tcW w:w="1115" w:type="dxa"/>
            <w:tcBorders>
              <w:bottom w:val="nil"/>
            </w:tcBorders>
          </w:tcPr>
          <w:p w14:paraId="5D7FD627" w14:textId="77777777" w:rsidR="003B670C" w:rsidRPr="00242B79" w:rsidRDefault="003B670C" w:rsidP="00645942">
            <w:pPr>
              <w:pStyle w:val="NoSpacing"/>
            </w:pPr>
          </w:p>
        </w:tc>
        <w:tc>
          <w:tcPr>
            <w:tcW w:w="1120" w:type="dxa"/>
            <w:tcBorders>
              <w:bottom w:val="nil"/>
            </w:tcBorders>
          </w:tcPr>
          <w:p w14:paraId="0C478969" w14:textId="77777777" w:rsidR="003B670C" w:rsidRPr="00242B79" w:rsidRDefault="003B670C" w:rsidP="00645942">
            <w:pPr>
              <w:pStyle w:val="NoSpacing"/>
            </w:pPr>
          </w:p>
        </w:tc>
        <w:tc>
          <w:tcPr>
            <w:tcW w:w="1115" w:type="dxa"/>
            <w:tcBorders>
              <w:bottom w:val="nil"/>
            </w:tcBorders>
            <w:noWrap/>
            <w:hideMark/>
          </w:tcPr>
          <w:p w14:paraId="2F6F428F" w14:textId="77777777" w:rsidR="003B670C" w:rsidRPr="00242B79" w:rsidRDefault="003B670C" w:rsidP="00645942">
            <w:pPr>
              <w:pStyle w:val="NoSpacing"/>
            </w:pPr>
            <w:r w:rsidRPr="00242B79">
              <w:t>f (df = 1)</w:t>
            </w:r>
          </w:p>
        </w:tc>
      </w:tr>
      <w:tr w:rsidR="003B670C" w:rsidRPr="00242B79" w14:paraId="60584782" w14:textId="77777777" w:rsidTr="00712989">
        <w:trPr>
          <w:trHeight w:val="295"/>
        </w:trPr>
        <w:tc>
          <w:tcPr>
            <w:tcW w:w="1276" w:type="dxa"/>
            <w:tcBorders>
              <w:top w:val="nil"/>
              <w:bottom w:val="single" w:sz="4" w:space="0" w:color="auto"/>
            </w:tcBorders>
            <w:noWrap/>
            <w:hideMark/>
          </w:tcPr>
          <w:p w14:paraId="2AC83061" w14:textId="77777777" w:rsidR="003B670C" w:rsidRPr="00242B79" w:rsidRDefault="003B670C" w:rsidP="00645942">
            <w:pPr>
              <w:pStyle w:val="NoSpacing"/>
            </w:pPr>
            <w:r w:rsidRPr="00242B79">
              <w:t>Cooper, &amp; Findley (1982)</w:t>
            </w:r>
          </w:p>
        </w:tc>
        <w:tc>
          <w:tcPr>
            <w:tcW w:w="1212" w:type="dxa"/>
            <w:tcBorders>
              <w:top w:val="nil"/>
              <w:bottom w:val="single" w:sz="4" w:space="0" w:color="auto"/>
            </w:tcBorders>
            <w:noWrap/>
            <w:hideMark/>
          </w:tcPr>
          <w:p w14:paraId="5CF4C06B" w14:textId="77777777" w:rsidR="003B670C" w:rsidRPr="00242B79" w:rsidRDefault="003B670C" w:rsidP="00645942">
            <w:pPr>
              <w:pStyle w:val="NoSpacing"/>
            </w:pPr>
            <w:r w:rsidRPr="00242B79">
              <w:t>Social psychology</w:t>
            </w:r>
          </w:p>
        </w:tc>
        <w:tc>
          <w:tcPr>
            <w:tcW w:w="2649" w:type="dxa"/>
            <w:tcBorders>
              <w:top w:val="nil"/>
              <w:bottom w:val="single" w:sz="4" w:space="0" w:color="auto"/>
            </w:tcBorders>
            <w:noWrap/>
            <w:hideMark/>
          </w:tcPr>
          <w:p w14:paraId="3486B824" w14:textId="77777777" w:rsidR="003B670C" w:rsidRPr="00242B79" w:rsidRDefault="003B670C" w:rsidP="00645942">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2F530CCE" w14:textId="77777777" w:rsidR="003B670C" w:rsidRPr="00242B79" w:rsidRDefault="003B670C" w:rsidP="00645942">
            <w:pPr>
              <w:pStyle w:val="NoSpacing"/>
            </w:pPr>
            <w:r w:rsidRPr="00242B79">
              <w:t>72</w:t>
            </w:r>
          </w:p>
        </w:tc>
        <w:tc>
          <w:tcPr>
            <w:tcW w:w="862" w:type="dxa"/>
            <w:tcBorders>
              <w:top w:val="nil"/>
              <w:bottom w:val="single" w:sz="4" w:space="0" w:color="auto"/>
            </w:tcBorders>
            <w:noWrap/>
            <w:hideMark/>
          </w:tcPr>
          <w:p w14:paraId="201EF881" w14:textId="77777777" w:rsidR="003B670C" w:rsidRPr="00242B79" w:rsidRDefault="003B670C" w:rsidP="00645942">
            <w:pPr>
              <w:pStyle w:val="NoSpacing"/>
            </w:pPr>
            <w:r w:rsidRPr="00242B79">
              <w:t>72</w:t>
            </w:r>
          </w:p>
        </w:tc>
        <w:tc>
          <w:tcPr>
            <w:tcW w:w="830" w:type="dxa"/>
            <w:tcBorders>
              <w:top w:val="nil"/>
              <w:bottom w:val="single" w:sz="4" w:space="0" w:color="auto"/>
            </w:tcBorders>
            <w:noWrap/>
            <w:hideMark/>
          </w:tcPr>
          <w:p w14:paraId="5F303325" w14:textId="77777777" w:rsidR="003B670C" w:rsidRPr="00242B79" w:rsidRDefault="003B670C" w:rsidP="00645942">
            <w:pPr>
              <w:pStyle w:val="NoSpacing"/>
            </w:pPr>
            <w:r w:rsidRPr="00242B79">
              <w:t>0.6</w:t>
            </w:r>
          </w:p>
        </w:tc>
        <w:tc>
          <w:tcPr>
            <w:tcW w:w="736" w:type="dxa"/>
            <w:tcBorders>
              <w:top w:val="nil"/>
              <w:bottom w:val="single" w:sz="4" w:space="0" w:color="auto"/>
            </w:tcBorders>
            <w:noWrap/>
            <w:hideMark/>
          </w:tcPr>
          <w:p w14:paraId="5726FAD1" w14:textId="77777777" w:rsidR="003B670C" w:rsidRPr="00242B79" w:rsidRDefault="003B670C" w:rsidP="00645942">
            <w:pPr>
              <w:pStyle w:val="NoSpacing"/>
            </w:pPr>
            <w:r w:rsidRPr="00242B79">
              <w:t>0.54</w:t>
            </w:r>
          </w:p>
        </w:tc>
        <w:tc>
          <w:tcPr>
            <w:tcW w:w="1119" w:type="dxa"/>
            <w:tcBorders>
              <w:top w:val="nil"/>
              <w:bottom w:val="single" w:sz="4" w:space="0" w:color="auto"/>
            </w:tcBorders>
          </w:tcPr>
          <w:p w14:paraId="0D70FEBE" w14:textId="77777777" w:rsidR="003B670C" w:rsidRPr="00242B79" w:rsidRDefault="003B670C" w:rsidP="00645942">
            <w:pPr>
              <w:pStyle w:val="NoSpacing"/>
            </w:pPr>
          </w:p>
        </w:tc>
        <w:tc>
          <w:tcPr>
            <w:tcW w:w="1115" w:type="dxa"/>
            <w:tcBorders>
              <w:top w:val="nil"/>
              <w:bottom w:val="single" w:sz="4" w:space="0" w:color="auto"/>
            </w:tcBorders>
          </w:tcPr>
          <w:p w14:paraId="42E97832" w14:textId="77777777" w:rsidR="003B670C" w:rsidRPr="00242B79" w:rsidRDefault="003B670C" w:rsidP="00645942">
            <w:pPr>
              <w:pStyle w:val="NoSpacing"/>
            </w:pPr>
          </w:p>
        </w:tc>
        <w:tc>
          <w:tcPr>
            <w:tcW w:w="1120" w:type="dxa"/>
            <w:tcBorders>
              <w:top w:val="nil"/>
              <w:bottom w:val="single" w:sz="4" w:space="0" w:color="auto"/>
            </w:tcBorders>
          </w:tcPr>
          <w:p w14:paraId="11B4E059" w14:textId="77777777" w:rsidR="003B670C" w:rsidRPr="00242B79" w:rsidRDefault="003B670C" w:rsidP="00645942">
            <w:pPr>
              <w:pStyle w:val="NoSpacing"/>
            </w:pPr>
          </w:p>
        </w:tc>
        <w:tc>
          <w:tcPr>
            <w:tcW w:w="1115" w:type="dxa"/>
            <w:tcBorders>
              <w:top w:val="nil"/>
              <w:bottom w:val="single" w:sz="4" w:space="0" w:color="auto"/>
            </w:tcBorders>
            <w:noWrap/>
            <w:hideMark/>
          </w:tcPr>
          <w:p w14:paraId="630F6310" w14:textId="77777777" w:rsidR="003B670C" w:rsidRPr="00242B79" w:rsidRDefault="003B670C" w:rsidP="00645942">
            <w:pPr>
              <w:pStyle w:val="NoSpacing"/>
            </w:pPr>
            <w:r w:rsidRPr="00242B79">
              <w:t>f (df &gt; 1)</w:t>
            </w:r>
          </w:p>
        </w:tc>
      </w:tr>
    </w:tbl>
    <w:p w14:paraId="78869F34" w14:textId="3B6EB87B" w:rsidR="003B670C" w:rsidRPr="00242B79" w:rsidRDefault="003B670C" w:rsidP="003B670C">
      <w:pPr>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1443100D" w:rsidR="002830BE" w:rsidRPr="005A364C" w:rsidRDefault="002830BE" w:rsidP="003C0241">
      <w:pPr>
        <w:pStyle w:val="Heading2"/>
        <w:rPr>
          <w:rFonts w:ascii="Calibri" w:hAnsi="Calibri" w:cs="Calibri"/>
          <w:sz w:val="24"/>
          <w:szCs w:val="24"/>
        </w:rPr>
      </w:pPr>
      <w:r>
        <w:rPr>
          <w:rFonts w:ascii="Calibri" w:hAnsi="Calibri" w:cs="Calibri"/>
          <w:sz w:val="24"/>
          <w:szCs w:val="24"/>
        </w:rPr>
        <w:lastRenderedPageBreak/>
        <w:t>Which effect sizes should be used for m</w:t>
      </w:r>
      <w:r w:rsidRPr="005A364C">
        <w:rPr>
          <w:rFonts w:ascii="Calibri" w:hAnsi="Calibri" w:cs="Calibri"/>
          <w:sz w:val="24"/>
          <w:szCs w:val="24"/>
        </w:rPr>
        <w:t>ultivariate variance explained</w:t>
      </w:r>
      <w:r>
        <w:rPr>
          <w:rFonts w:ascii="Calibri" w:hAnsi="Calibri" w:cs="Calibri"/>
          <w:sz w:val="24"/>
          <w:szCs w:val="24"/>
        </w:rPr>
        <w:t xml:space="preserve"> sample size planning</w:t>
      </w:r>
      <w:r w:rsidR="003C0241">
        <w:rPr>
          <w:rFonts w:ascii="Calibri" w:hAnsi="Calibri" w:cs="Calibri"/>
          <w:sz w:val="24"/>
          <w:szCs w:val="24"/>
        </w:rPr>
        <w:t>?</w:t>
      </w:r>
    </w:p>
    <w:p w14:paraId="0E934CBB" w14:textId="3A4D9351" w:rsidR="007A4D78" w:rsidRPr="005A364C" w:rsidRDefault="007A4D78" w:rsidP="007A4D78">
      <w:pPr>
        <w:pStyle w:val="Heading4"/>
        <w:rPr>
          <w:rFonts w:ascii="Calibri" w:hAnsi="Calibri" w:cs="Calibri"/>
          <w:sz w:val="24"/>
          <w:szCs w:val="24"/>
        </w:rPr>
      </w:pPr>
      <w:r w:rsidRPr="005A364C">
        <w:rPr>
          <w:rFonts w:ascii="Calibri" w:hAnsi="Calibri" w:cs="Calibri"/>
          <w:sz w:val="24"/>
          <w:szCs w:val="24"/>
        </w:rPr>
        <w:t>f</w:t>
      </w:r>
    </w:p>
    <w:p w14:paraId="43F358B5" w14:textId="75D0F6E4"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now relatively rarely used, these effect size metrics are worth understanding as they are the metrics in which Cohen defined his benchmark values for ANOVA and regression designs, as well as being are the effect sizes requested by most power analysis software </w:t>
      </w:r>
      <w:r w:rsidR="00986BF7" w:rsidRPr="005A364C">
        <w:rPr>
          <w:rFonts w:ascii="Calibri" w:hAnsi="Calibri" w:cs="Calibri"/>
          <w:sz w:val="24"/>
          <w:szCs w:val="24"/>
        </w:rPr>
        <w:t>(</w:t>
      </w:r>
      <w:r w:rsidRPr="005A364C">
        <w:rPr>
          <w:rFonts w:ascii="Calibri" w:hAnsi="Calibri" w:cs="Calibri"/>
          <w:sz w:val="24"/>
          <w:szCs w:val="24"/>
        </w:rPr>
        <w:t xml:space="preserve">e.g., </w:t>
      </w:r>
      <w:r w:rsidR="00F01EF8" w:rsidRPr="005A364C">
        <w:rPr>
          <w:rFonts w:ascii="Calibri" w:hAnsi="Calibri" w:cs="Calibri"/>
          <w:sz w:val="24"/>
          <w:szCs w:val="24"/>
        </w:rPr>
        <w:fldChar w:fldCharType="begin"/>
      </w:r>
      <w:r w:rsidR="00F01EF8" w:rsidRPr="005A364C">
        <w:rPr>
          <w:rFonts w:ascii="Calibri" w:hAnsi="Calibri" w:cs="Calibri"/>
          <w:sz w:val="24"/>
          <w:szCs w:val="24"/>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is equal to the ratio of the standard deviations of the means of groups compared to the standard deviation of all included data</w:t>
      </w:r>
      <w:r w:rsidR="001C371A"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can be interpreted as the variance of the means of each group divided by the variance of all included data.</w:t>
      </w:r>
      <w:r w:rsidR="00F01EF8" w:rsidRPr="005A364C">
        <w:rPr>
          <w:rFonts w:ascii="Calibri" w:hAnsi="Calibri" w:cs="Calibri"/>
          <w:sz w:val="24"/>
          <w:szCs w:val="24"/>
        </w:rPr>
        <w:t xml:space="preserve"> In practice, it is more likely to be</w:t>
      </w:r>
      <w:r w:rsidR="00986BF7" w:rsidRPr="005A364C">
        <w:rPr>
          <w:rFonts w:ascii="Calibri" w:hAnsi="Calibri" w:cs="Calibri"/>
          <w:sz w:val="24"/>
          <w:szCs w:val="24"/>
        </w:rPr>
        <w:t xml:space="preserve"> useful in planning sample sizes as </w:t>
      </w:r>
      <w:r w:rsidR="001C371A" w:rsidRPr="005A364C">
        <w:rPr>
          <w:rFonts w:ascii="Calibri" w:hAnsi="Calibri" w:cs="Calibri"/>
          <w:sz w:val="24"/>
          <w:szCs w:val="24"/>
        </w:rPr>
        <w:t xml:space="preserve">an interim step after conversion from </w:t>
      </w:r>
      <w:r w:rsidR="00205192">
        <w:rPr>
          <w:rFonts w:ascii="Calibri" w:hAnsi="Calibri" w:cs="Calibri"/>
          <w:sz w:val="24"/>
          <w:szCs w:val="24"/>
        </w:rPr>
        <w:t xml:space="preserve">the more easily </w:t>
      </w:r>
      <w:proofErr w:type="spellStart"/>
      <w:r w:rsidR="00205192">
        <w:rPr>
          <w:rFonts w:ascii="Calibri" w:hAnsi="Calibri" w:cs="Calibri"/>
          <w:sz w:val="24"/>
          <w:szCs w:val="24"/>
        </w:rPr>
        <w:t>interpratble</w:t>
      </w:r>
      <w:proofErr w:type="spellEnd"/>
      <w:r w:rsidR="00205192">
        <w:rPr>
          <w:rFonts w:ascii="Calibri" w:hAnsi="Calibri" w:cs="Calibri"/>
          <w:sz w:val="24"/>
          <w:szCs w:val="24"/>
        </w:rPr>
        <w:t xml:space="preserve"> </w:t>
      </w:r>
      <w:r w:rsidR="001C371A" w:rsidRPr="005A364C">
        <w:rPr>
          <w:rFonts w:ascii="Calibri" w:hAnsi="Calibri" w:cs="Calibri"/>
          <w:sz w:val="24"/>
          <w:szCs w:val="24"/>
        </w:rPr>
        <w:t>eta squared statistics</w:t>
      </w:r>
      <w:r w:rsidR="00205192">
        <w:rPr>
          <w:rFonts w:ascii="Calibri" w:hAnsi="Calibri" w:cs="Calibri"/>
          <w:sz w:val="24"/>
          <w:szCs w:val="24"/>
        </w:rPr>
        <w:t xml:space="preserve"> for use in sample size planning software</w:t>
      </w:r>
      <w:r w:rsidR="001C371A"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77777777"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 xml:space="preserve">. </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6A4DE8C0" w:rsidR="00B264F4" w:rsidRPr="005A364C" w:rsidRDefault="009E7329" w:rsidP="002848E1">
      <w:pPr>
        <w:rPr>
          <w:rFonts w:ascii="Calibri" w:hAnsi="Calibri" w:cs="Calibri"/>
          <w:sz w:val="24"/>
          <w:szCs w:val="24"/>
        </w:rPr>
      </w:pPr>
      <w:r w:rsidRPr="005A364C">
        <w:rPr>
          <w:rFonts w:ascii="Calibri" w:eastAsiaTheme="minorEastAsia" w:hAnsi="Calibri" w:cs="Calibri"/>
          <w:sz w:val="24"/>
          <w:szCs w:val="24"/>
        </w:rPr>
        <w:t xml:space="preserve">The largest study to </w:t>
      </w:r>
      <w:r w:rsidR="002848E1" w:rsidRPr="005A364C">
        <w:rPr>
          <w:rFonts w:ascii="Calibri" w:eastAsiaTheme="minorEastAsia" w:hAnsi="Calibri" w:cs="Calibri"/>
          <w:sz w:val="24"/>
          <w:szCs w:val="24"/>
        </w:rPr>
        <w:t>survey</w:t>
      </w:r>
      <w:r w:rsidRPr="005A364C">
        <w:rPr>
          <w:rFonts w:ascii="Calibri" w:eastAsiaTheme="minorEastAsia" w:hAnsi="Calibri" w:cs="Calibri"/>
          <w:sz w:val="24"/>
          <w:szCs w:val="24"/>
        </w:rPr>
        <w:t xml:space="preserve"> effect sizes in this literature </w:t>
      </w:r>
      <w:r w:rsidR="00D2488F">
        <w:rPr>
          <w:rFonts w:ascii="Calibri" w:eastAsiaTheme="minorEastAsia" w:hAnsi="Calibri" w:cs="Calibri"/>
          <w:sz w:val="24"/>
          <w:szCs w:val="24"/>
        </w:rPr>
        <w:fldChar w:fldCharType="begin"/>
      </w:r>
      <w:r w:rsidR="00D2488F">
        <w:rPr>
          <w:rFonts w:ascii="Calibri" w:eastAsiaTheme="minorEastAsia" w:hAnsi="Calibri" w:cs="Calibri"/>
          <w:sz w:val="24"/>
          <w:szCs w:val="24"/>
        </w:rPr>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D2488F">
        <w:rPr>
          <w:rFonts w:ascii="Calibri" w:eastAsiaTheme="minorEastAsia" w:hAnsi="Calibri" w:cs="Calibri"/>
          <w:sz w:val="24"/>
          <w:szCs w:val="24"/>
        </w:rPr>
        <w:fldChar w:fldCharType="separate"/>
      </w:r>
      <w:r w:rsidR="00D2488F">
        <w:rPr>
          <w:rFonts w:ascii="Calibri" w:eastAsiaTheme="minorEastAsia" w:hAnsi="Calibri" w:cs="Calibri"/>
          <w:noProof/>
          <w:sz w:val="24"/>
          <w:szCs w:val="24"/>
        </w:rPr>
        <w:t>(Haase, Waechter, &amp; Solomon, 1982)</w:t>
      </w:r>
      <w:r w:rsidR="00D2488F">
        <w:rPr>
          <w:rFonts w:ascii="Calibri" w:eastAsiaTheme="minorEastAsia" w:hAnsi="Calibri" w:cs="Calibri"/>
          <w:sz w:val="24"/>
          <w:szCs w:val="24"/>
        </w:rPr>
        <w:fldChar w:fldCharType="end"/>
      </w:r>
      <w:r w:rsidR="00F01EF8"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examines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Eta squared</w:t>
      </w:r>
      <w:r w:rsidRPr="005A364C">
        <w:rPr>
          <w:rStyle w:val="FootnoteReference"/>
          <w:rFonts w:ascii="Calibri" w:eastAsiaTheme="minorEastAsia" w:hAnsi="Calibri" w:cs="Calibri"/>
          <w:sz w:val="24"/>
          <w:szCs w:val="24"/>
        </w:rPr>
        <w:footnoteReference w:id="2"/>
      </w:r>
      <w:r w:rsidRPr="005A364C">
        <w:rPr>
          <w:rFonts w:ascii="Calibri" w:eastAsiaTheme="minorEastAsia" w:hAnsi="Calibri" w:cs="Calibri"/>
          <w:sz w:val="24"/>
          <w:szCs w:val="24"/>
        </w:rPr>
        <w:t>)</w:t>
      </w:r>
      <w:r w:rsidR="002848E1" w:rsidRPr="005A364C">
        <w:rPr>
          <w:rFonts w:ascii="Calibri" w:eastAsiaTheme="minorEastAsia" w:hAnsi="Calibri" w:cs="Calibri"/>
          <w:sz w:val="24"/>
          <w:szCs w:val="24"/>
        </w:rPr>
        <w:t>. η</w:t>
      </w:r>
      <w:r w:rsidR="002848E1"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Pr="005A364C">
        <w:rPr>
          <w:rFonts w:ascii="Calibri" w:eastAsiaTheme="minorEastAsia" w:hAnsi="Calibri" w:cs="Calibri"/>
          <w:sz w:val="24"/>
          <w:szCs w:val="24"/>
        </w:rPr>
        <w:t>he total variance across the sample.</w:t>
      </w:r>
    </w:p>
    <w:p w14:paraId="59F4C40E" w14:textId="77777777" w:rsidR="00B264F4" w:rsidRPr="005A364C" w:rsidRDefault="00D17869"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1E122E5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eta]</w:t>
      </w:r>
    </w:p>
    <w:p w14:paraId="3A88B6F8" w14:textId="22917846"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effect</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t>
      </w: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Pr="005A364C">
        <w:rPr>
          <w:rFonts w:ascii="Calibri" w:eastAsiaTheme="minorEastAsia" w:hAnsi="Calibri" w:cs="Calibri"/>
          <w:sz w:val="24"/>
          <w:szCs w:val="24"/>
        </w:rPr>
        <w:t xml:space="preserve"> is the grand mean.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total</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summarises the variance explained by one factor within an ANOVA design. </w:t>
      </w:r>
    </w:p>
    <w:p w14:paraId="29E00922" w14:textId="7BF88047"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describes the proportion of variance that can be attributed to a particular factor after excluding variance explained by other factors in the model.</w:t>
      </w:r>
    </w:p>
    <w:p w14:paraId="12CB2A4E" w14:textId="77777777" w:rsidR="00B264F4" w:rsidRPr="005A364C" w:rsidRDefault="00D17869"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722BAB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Equation 2,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Levine &amp; Hullett, 2006)</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183A037" w14:textId="4E542455" w:rsidR="00B80AAF"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2" w:name="_Hlk521862660"/>
                        <m:r>
                          <w:rPr>
                            <w:rFonts w:ascii="Cambria Math" w:eastAsiaTheme="minorEastAsia" w:hAnsi="Cambria Math" w:cs="Calibri"/>
                            <w:sz w:val="24"/>
                            <w:szCs w:val="24"/>
                          </w:rPr>
                          <m:t>i</m:t>
                        </m:r>
                        <w:bookmarkEnd w:id="2"/>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3" w:name="_Hlk521919916"/>
    <w:p w14:paraId="5A9F33F3" w14:textId="00F1CF23" w:rsidR="00133369" w:rsidRPr="005A364C" w:rsidRDefault="00D17869"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3"/>
    </w:p>
    <w:p w14:paraId="01CC7385" w14:textId="5FF5CAD6" w:rsidR="0068350E"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5ECED643"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covariate is included in some studies, or when a factor that can account for some variance is accounted for such as gender in some analyses 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In these cases, the partial variance explained effect sizes will not be comparable with the same value 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of the denominator when the covariate is included in the model, but this variance would be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2AB53464" w:rsidR="00B264F4" w:rsidRPr="005A364C" w:rsidRDefault="00D17869"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p>
    <w:p w14:paraId="77086D03"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194AFD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5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6CF8A406" w14:textId="77777777" w:rsidR="00B264F4" w:rsidRPr="005A364C" w:rsidRDefault="00D17869" w:rsidP="00B264F4">
      <w:pPr>
        <w:rPr>
          <w:rFonts w:ascii="Calibri" w:eastAsiaTheme="minorEastAsia" w:hAnsi="Calibri" w:cs="Calibri"/>
          <w:sz w:val="24"/>
          <w:szCs w:val="24"/>
        </w:rPr>
      </w:pP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B264F4" w:rsidRPr="005A364C">
        <w:rPr>
          <w:rFonts w:ascii="Calibri" w:eastAsiaTheme="minorEastAsia" w:hAnsi="Calibri" w:cs="Calibri"/>
          <w:sz w:val="24"/>
          <w:szCs w:val="24"/>
        </w:rPr>
        <w:t xml:space="preserve">and additionally includes any variance from covariates included in the model).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77777777"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4"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4"/>
    <w:p w14:paraId="7C146DDC" w14:textId="19963A0A"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w:t>
      </w:r>
      <w:proofErr w:type="spellStart"/>
      <w:r w:rsidRPr="005A364C">
        <w:rPr>
          <w:rFonts w:ascii="Calibri" w:eastAsiaTheme="minorEastAsia" w:hAnsi="Calibri" w:cs="Calibri"/>
          <w:sz w:val="24"/>
          <w:szCs w:val="24"/>
        </w:rPr>
        <w:t>Hullett</w:t>
      </w:r>
      <w:proofErr w:type="spellEnd"/>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36C786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let’s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w:t>
      </w:r>
      <w:r w:rsidRPr="005A364C">
        <w:rPr>
          <w:rFonts w:ascii="Calibri" w:eastAsiaTheme="minorEastAsia" w:hAnsi="Calibri" w:cs="Calibri"/>
          <w:sz w:val="24"/>
          <w:szCs w:val="24"/>
        </w:rPr>
        <w:lastRenderedPageBreak/>
        <w:t>depiction of this example). In this case, each version of eta squared tells us something different, although all provide interesting and useful information.</w:t>
      </w:r>
    </w:p>
    <w:p w14:paraId="13F738AF" w14:textId="4224FD4E" w:rsidR="00C14BCE" w:rsidRPr="005A364C" w:rsidRDefault="00D17869" w:rsidP="00B264F4">
      <w:pPr>
        <w:rPr>
          <w:rFonts w:ascii="Calibri" w:eastAsiaTheme="minorEastAsia" w:hAnsi="Calibri" w:cs="Calibri"/>
          <w:sz w:val="24"/>
          <w:szCs w:val="24"/>
        </w:rPr>
      </w:pP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BE2991"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E2991" w:rsidRPr="005A364C">
        <w:rPr>
          <w:rFonts w:ascii="Calibri" w:eastAsiaTheme="minorEastAsia" w:hAnsi="Calibri" w:cs="Calibri"/>
          <w:sz w:val="24"/>
          <w:szCs w:val="24"/>
        </w:rPr>
        <w:t xml:space="preserve"> expresses the impact of the advertisement excluding the impact of sex</w:t>
      </w:r>
      <w:r w:rsidR="00B346B6">
        <w:rPr>
          <w:rFonts w:ascii="Calibri" w:eastAsiaTheme="minorEastAsia" w:hAnsi="Calibri" w:cs="Calibri"/>
          <w:sz w:val="24"/>
          <w:szCs w:val="24"/>
        </w:rPr>
        <w:t xml:space="preserve"> and cost</w:t>
      </w:r>
      <w:r w:rsidR="00AF3A37"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B264F4" w:rsidRPr="005A364C">
        <w:rPr>
          <w:rFonts w:ascii="Calibri" w:eastAsiaTheme="minorEastAsia" w:hAnsi="Calibri" w:cs="Calibri"/>
          <w:sz w:val="24"/>
          <w:szCs w:val="24"/>
        </w:rPr>
        <w:t xml:space="preserve"> expresses the amount of variance explained </w:t>
      </w:r>
      <w:r w:rsidR="00AF3A37" w:rsidRPr="005A364C">
        <w:rPr>
          <w:rFonts w:ascii="Calibri" w:eastAsiaTheme="minorEastAsia" w:hAnsi="Calibri" w:cs="Calibri"/>
          <w:sz w:val="24"/>
          <w:szCs w:val="24"/>
        </w:rPr>
        <w:t xml:space="preserve">as a proportion </w:t>
      </w:r>
      <w:r w:rsidR="00992FAF">
        <w:rPr>
          <w:rFonts w:ascii="Calibri" w:eastAsiaTheme="minorEastAsia" w:hAnsi="Calibri" w:cs="Calibri"/>
          <w:sz w:val="24"/>
          <w:szCs w:val="24"/>
        </w:rPr>
        <w:t>of</w:t>
      </w:r>
      <w:r w:rsidR="00AF3A37" w:rsidRPr="005A364C">
        <w:rPr>
          <w:rFonts w:ascii="Calibri" w:eastAsiaTheme="minorEastAsia" w:hAnsi="Calibri" w:cs="Calibri"/>
          <w:sz w:val="24"/>
          <w:szCs w:val="24"/>
        </w:rPr>
        <w:t xml:space="preserve"> the total variance excluding</w:t>
      </w:r>
      <w:r w:rsidR="00B264F4" w:rsidRPr="005A364C">
        <w:rPr>
          <w:rFonts w:ascii="Calibri" w:eastAsiaTheme="minorEastAsia" w:hAnsi="Calibri" w:cs="Calibri"/>
          <w:sz w:val="24"/>
          <w:szCs w:val="24"/>
        </w:rPr>
        <w:t xml:space="preserve"> any variance attributable to </w:t>
      </w:r>
      <w:proofErr w:type="gramStart"/>
      <w:r w:rsidR="00B264F4" w:rsidRPr="005A364C">
        <w:rPr>
          <w:rFonts w:ascii="Calibri" w:eastAsiaTheme="minorEastAsia" w:hAnsi="Calibri" w:cs="Calibri"/>
          <w:sz w:val="24"/>
          <w:szCs w:val="24"/>
        </w:rPr>
        <w:t>cost</w:t>
      </w:r>
      <w:r w:rsidR="00992FAF">
        <w:rPr>
          <w:rFonts w:ascii="Calibri" w:eastAsiaTheme="minorEastAsia" w:hAnsi="Calibri" w:cs="Calibri"/>
          <w:sz w:val="24"/>
          <w:szCs w:val="24"/>
        </w:rPr>
        <w:t>, but</w:t>
      </w:r>
      <w:proofErr w:type="gramEnd"/>
      <w:r w:rsidR="00992FAF">
        <w:rPr>
          <w:rFonts w:ascii="Calibri" w:eastAsiaTheme="minorEastAsia" w:hAnsi="Calibri" w:cs="Calibri"/>
          <w:sz w:val="24"/>
          <w:szCs w:val="24"/>
        </w:rPr>
        <w:t xml:space="preserve"> </w:t>
      </w:r>
      <w:r w:rsidR="00AF3A37" w:rsidRPr="005A364C">
        <w:rPr>
          <w:rFonts w:ascii="Calibri" w:eastAsiaTheme="minorEastAsia" w:hAnsi="Calibri" w:cs="Calibri"/>
          <w:sz w:val="24"/>
          <w:szCs w:val="24"/>
        </w:rPr>
        <w:t>including variance attributable to sex. This may be appropriate as</w:t>
      </w:r>
      <w:r w:rsidR="00B264F4" w:rsidRPr="005A364C">
        <w:rPr>
          <w:rFonts w:ascii="Calibri" w:eastAsiaTheme="minorEastAsia" w:hAnsi="Calibri" w:cs="Calibri"/>
          <w:sz w:val="24"/>
          <w:szCs w:val="24"/>
        </w:rPr>
        <w:t xml:space="preserve"> </w:t>
      </w:r>
      <w:r w:rsidR="009E753C" w:rsidRPr="005A364C">
        <w:rPr>
          <w:rFonts w:ascii="Calibri" w:eastAsiaTheme="minorEastAsia" w:hAnsi="Calibri" w:cs="Calibri"/>
          <w:sz w:val="24"/>
          <w:szCs w:val="24"/>
        </w:rPr>
        <w:t>c</w:t>
      </w:r>
      <w:r w:rsidR="00AF3A37" w:rsidRPr="005A364C">
        <w:rPr>
          <w:rFonts w:ascii="Calibri" w:eastAsiaTheme="minorEastAsia" w:hAnsi="Calibri" w:cs="Calibri"/>
          <w:sz w:val="24"/>
          <w:szCs w:val="24"/>
        </w:rPr>
        <w:t xml:space="preserve">ost is </w:t>
      </w:r>
      <w:r w:rsidR="003B354B">
        <w:rPr>
          <w:rFonts w:ascii="Calibri" w:eastAsiaTheme="minorEastAsia" w:hAnsi="Calibri" w:cs="Calibri"/>
          <w:sz w:val="24"/>
          <w:szCs w:val="24"/>
        </w:rPr>
        <w:t xml:space="preserve">manipulated factor within the </w:t>
      </w:r>
      <w:r w:rsidR="00E82DC9">
        <w:rPr>
          <w:rFonts w:ascii="Calibri" w:eastAsiaTheme="minorEastAsia" w:hAnsi="Calibri" w:cs="Calibri"/>
          <w:sz w:val="24"/>
          <w:szCs w:val="24"/>
        </w:rPr>
        <w:t>experimenters</w:t>
      </w:r>
      <w:r w:rsidR="003B354B">
        <w:rPr>
          <w:rFonts w:ascii="Calibri" w:eastAsiaTheme="minorEastAsia" w:hAnsi="Calibri" w:cs="Calibri"/>
          <w:sz w:val="24"/>
          <w:szCs w:val="24"/>
        </w:rPr>
        <w:t xml:space="preserve"> control and may not </w:t>
      </w:r>
      <w:r w:rsidR="00AF3A37" w:rsidRPr="005A364C">
        <w:rPr>
          <w:rFonts w:ascii="Calibri" w:eastAsiaTheme="minorEastAsia" w:hAnsi="Calibri" w:cs="Calibri"/>
          <w:sz w:val="24"/>
          <w:szCs w:val="24"/>
        </w:rPr>
        <w:t>be included as a</w:t>
      </w:r>
      <w:r w:rsidR="00B264F4" w:rsidRPr="005A364C">
        <w:rPr>
          <w:rFonts w:ascii="Calibri" w:eastAsiaTheme="minorEastAsia" w:hAnsi="Calibri" w:cs="Calibri"/>
          <w:sz w:val="24"/>
          <w:szCs w:val="24"/>
        </w:rPr>
        <w:t xml:space="preserve"> manipulation in other experiments</w:t>
      </w:r>
      <w:r w:rsidR="00497F2C" w:rsidRPr="005A364C">
        <w:rPr>
          <w:rFonts w:ascii="Calibri" w:eastAsiaTheme="minorEastAsia" w:hAnsi="Calibri" w:cs="Calibri"/>
          <w:sz w:val="24"/>
          <w:szCs w:val="24"/>
        </w:rPr>
        <w:t>,</w:t>
      </w:r>
      <w:r w:rsidR="00AF3A37" w:rsidRPr="005A364C">
        <w:rPr>
          <w:rFonts w:ascii="Calibri" w:eastAsiaTheme="minorEastAsia" w:hAnsi="Calibri" w:cs="Calibri"/>
          <w:sz w:val="24"/>
          <w:szCs w:val="24"/>
        </w:rPr>
        <w:t xml:space="preserve"> </w:t>
      </w:r>
      <w:r w:rsidR="00E82DC9">
        <w:rPr>
          <w:rFonts w:ascii="Calibri" w:eastAsiaTheme="minorEastAsia" w:hAnsi="Calibri" w:cs="Calibri"/>
          <w:sz w:val="24"/>
          <w:szCs w:val="24"/>
        </w:rPr>
        <w:t>whereas</w:t>
      </w:r>
      <w:r w:rsidR="00AF3A37" w:rsidRPr="005A364C">
        <w:rPr>
          <w:rFonts w:ascii="Calibri" w:eastAsiaTheme="minorEastAsia" w:hAnsi="Calibri" w:cs="Calibri"/>
          <w:sz w:val="24"/>
          <w:szCs w:val="24"/>
        </w:rPr>
        <w:t xml:space="preserve"> sex causes varia</w:t>
      </w:r>
      <w:r w:rsidR="009E753C" w:rsidRPr="005A364C">
        <w:rPr>
          <w:rFonts w:ascii="Calibri" w:eastAsiaTheme="minorEastAsia" w:hAnsi="Calibri" w:cs="Calibri"/>
          <w:sz w:val="24"/>
          <w:szCs w:val="24"/>
        </w:rPr>
        <w:t>nce</w:t>
      </w:r>
      <w:r w:rsidR="00AF3A37" w:rsidRPr="005A364C">
        <w:rPr>
          <w:rFonts w:ascii="Calibri" w:eastAsiaTheme="minorEastAsia" w:hAnsi="Calibri" w:cs="Calibri"/>
          <w:sz w:val="24"/>
          <w:szCs w:val="24"/>
        </w:rPr>
        <w:t xml:space="preserve"> </w:t>
      </w:r>
      <w:r w:rsidR="00E60B46" w:rsidRPr="005A364C">
        <w:rPr>
          <w:rFonts w:ascii="Calibri" w:eastAsiaTheme="minorEastAsia" w:hAnsi="Calibri" w:cs="Calibri"/>
          <w:sz w:val="24"/>
          <w:szCs w:val="24"/>
        </w:rPr>
        <w:t xml:space="preserve">in </w:t>
      </w:r>
      <w:r w:rsidR="009E753C" w:rsidRPr="005A364C">
        <w:rPr>
          <w:rFonts w:ascii="Calibri" w:eastAsiaTheme="minorEastAsia" w:hAnsi="Calibri" w:cs="Calibri"/>
          <w:sz w:val="24"/>
          <w:szCs w:val="24"/>
        </w:rPr>
        <w:t>non-experimental and experimental settings</w:t>
      </w:r>
      <w:r w:rsidR="00B264F4" w:rsidRPr="005A364C">
        <w:rPr>
          <w:rFonts w:ascii="Calibri" w:eastAsiaTheme="minorEastAsia" w:hAnsi="Calibri" w:cs="Calibri"/>
          <w:sz w:val="24"/>
          <w:szCs w:val="24"/>
        </w:rPr>
        <w:t xml:space="preserve">. </w:t>
      </w:r>
      <w:r w:rsidR="00BE2991" w:rsidRPr="005A364C">
        <w:rPr>
          <w:rFonts w:ascii="Calibri" w:eastAsiaTheme="minorEastAsia" w:hAnsi="Calibri" w:cs="Calibri"/>
          <w:sz w:val="24"/>
          <w:szCs w:val="24"/>
        </w:rPr>
        <w:t xml:space="preserve">However, also a consideration is the fact that </w:t>
      </w:r>
      <w:r w:rsidR="00C71ADE" w:rsidRPr="005A364C">
        <w:rPr>
          <w:rFonts w:ascii="Calibri" w:eastAsiaTheme="minorEastAsia" w:hAnsi="Calibri" w:cs="Calibri"/>
          <w:sz w:val="24"/>
          <w:szCs w:val="24"/>
        </w:rPr>
        <w:t>r</w:t>
      </w:r>
      <w:r w:rsidR="00BE2991" w:rsidRPr="005A364C">
        <w:rPr>
          <w:rFonts w:ascii="Calibri" w:eastAsiaTheme="minorEastAsia" w:hAnsi="Calibri" w:cs="Calibri"/>
          <w:sz w:val="24"/>
          <w:szCs w:val="24"/>
        </w:rPr>
        <w:t xml:space="preserve">esearchers rarely report all of the information necessary to calculat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E2991" w:rsidRPr="005A364C">
        <w:rPr>
          <w:rFonts w:ascii="Calibri" w:eastAsiaTheme="minorEastAsia" w:hAnsi="Calibri" w:cs="Calibri"/>
          <w:sz w:val="24"/>
          <w:szCs w:val="24"/>
        </w:rPr>
        <w:t xml:space="preserve">. </w:t>
      </w:r>
      <w:r w:rsidR="00C71ADE" w:rsidRPr="005A364C">
        <w:rPr>
          <w:rFonts w:ascii="Calibri" w:eastAsiaTheme="minorEastAsia" w:hAnsi="Calibri" w:cs="Calibri"/>
          <w:sz w:val="24"/>
          <w:szCs w:val="24"/>
        </w:rPr>
        <w:t>This means that a</w:t>
      </w:r>
      <w:r w:rsidR="0058348D" w:rsidRPr="005A364C">
        <w:rPr>
          <w:rFonts w:ascii="Calibri" w:eastAsiaTheme="minorEastAsia" w:hAnsi="Calibri" w:cs="Calibri"/>
          <w:sz w:val="24"/>
          <w:szCs w:val="24"/>
        </w:rPr>
        <w:t>lthough</w:t>
      </w:r>
      <w:r w:rsidR="00BE2991" w:rsidRPr="005A364C">
        <w:rPr>
          <w:rFonts w:ascii="Calibri" w:eastAsiaTheme="minorEastAsia" w:hAnsi="Calibri" w:cs="Calibri"/>
          <w:sz w:val="24"/>
          <w:szCs w:val="24"/>
        </w:rPr>
        <w:t xml:space="preserve">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E2991" w:rsidRPr="005A364C">
        <w:rPr>
          <w:rFonts w:ascii="Calibri" w:eastAsiaTheme="minorEastAsia" w:hAnsi="Calibri" w:cs="Calibri"/>
          <w:sz w:val="24"/>
          <w:szCs w:val="24"/>
        </w:rPr>
        <w:t xml:space="preserve">) may be preferable for comparing effects across studies, and for planning studies when a </w:t>
      </w:r>
      <w:r w:rsidR="0058348D" w:rsidRPr="005A364C">
        <w:rPr>
          <w:rFonts w:ascii="Calibri" w:eastAsiaTheme="minorEastAsia" w:hAnsi="Calibri" w:cs="Calibri"/>
          <w:sz w:val="24"/>
          <w:szCs w:val="24"/>
        </w:rPr>
        <w:t xml:space="preserve">previously performed </w:t>
      </w:r>
      <w:r w:rsidR="00BE2991" w:rsidRPr="005A364C">
        <w:rPr>
          <w:rFonts w:ascii="Calibri" w:eastAsiaTheme="minorEastAsia" w:hAnsi="Calibri" w:cs="Calibri"/>
          <w:sz w:val="24"/>
          <w:szCs w:val="24"/>
        </w:rPr>
        <w:t xml:space="preserve">manipulation will not be included, it is often impossible to extract this information from published papers. </w:t>
      </w:r>
    </w:p>
    <w:p w14:paraId="509D216B"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0CBC0E68" wp14:editId="4E8110F7">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594B1925" w14:textId="77777777" w:rsidR="00D17869" w:rsidRPr="00915AC8" w:rsidRDefault="00D17869"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311085AC" w14:textId="77777777" w:rsidR="00D17869" w:rsidRDefault="00D17869"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61E4DA2B" w14:textId="77777777" w:rsidR="00D17869" w:rsidRDefault="00D17869"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239296CA" w14:textId="77777777" w:rsidR="00D17869" w:rsidRPr="00C653C2" w:rsidRDefault="00D17869"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49AF7DD4" w14:textId="77777777" w:rsidR="00D17869" w:rsidRPr="00C36E84" w:rsidRDefault="00D17869"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6C7AFB90" w14:textId="77777777" w:rsidR="00D17869" w:rsidRDefault="00D17869"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4511C371" w14:textId="77777777" w:rsidR="00D17869" w:rsidRPr="00FB5B6F" w:rsidRDefault="00D17869"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558390E7" w14:textId="77777777" w:rsidR="00D17869" w:rsidRDefault="00D17869"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335AD95E" w14:textId="77777777" w:rsidR="00D17869" w:rsidRPr="00FB5B6F" w:rsidRDefault="00D17869"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3F51B0C2" w14:textId="77777777" w:rsidR="00D17869" w:rsidRDefault="00D17869"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3BF6D280" w14:textId="77777777" w:rsidR="00D17869" w:rsidRPr="00AB1747" w:rsidRDefault="00D17869" w:rsidP="00C36E8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06F6520B" w14:textId="77777777" w:rsidR="00D17869" w:rsidRPr="00AB1747" w:rsidRDefault="00D17869"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32B625CC" w14:textId="77777777" w:rsidR="00D17869" w:rsidRPr="00AB1747" w:rsidRDefault="00D17869"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10D4C69F" w14:textId="77777777" w:rsidR="00D17869" w:rsidRPr="00AB1747" w:rsidRDefault="00D17869"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4DD48E7D" w14:textId="77777777" w:rsidR="00D17869" w:rsidRPr="00AB1747" w:rsidRDefault="00D17869"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E6B2B3F"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206707ED"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2BA7C246"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5DD4D397"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48C631BB"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766E9FA8" w14:textId="586F64AD"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0CEFF03D" w14:textId="16CDCAC8"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6BDFFF8B"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0B5B57DC" w14:textId="59EA0A5E"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4A4636D0"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2B1A3A1"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73DF17B3"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CBC0E68"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4B1925" w14:textId="77777777" w:rsidR="00D17869" w:rsidRPr="00915AC8" w:rsidRDefault="00D17869"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11085AC" w14:textId="77777777" w:rsidR="00D17869" w:rsidRDefault="00D17869"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1E4DA2B" w14:textId="77777777" w:rsidR="00D17869" w:rsidRDefault="00D17869"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239296CA" w14:textId="77777777" w:rsidR="00D17869" w:rsidRPr="00C653C2" w:rsidRDefault="00D17869"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9AF7DD4" w14:textId="77777777" w:rsidR="00D17869" w:rsidRPr="00C36E84" w:rsidRDefault="00D17869"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6C7AFB90" w14:textId="77777777" w:rsidR="00D17869" w:rsidRDefault="00D17869"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511C371" w14:textId="77777777" w:rsidR="00D17869" w:rsidRPr="00FB5B6F" w:rsidRDefault="00D17869"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558390E7" w14:textId="77777777" w:rsidR="00D17869" w:rsidRDefault="00D17869"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35AD95E" w14:textId="77777777" w:rsidR="00D17869" w:rsidRPr="00FB5B6F" w:rsidRDefault="00D17869"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F51B0C2" w14:textId="77777777" w:rsidR="00D17869" w:rsidRDefault="00D17869"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BF6D280" w14:textId="77777777" w:rsidR="00D17869" w:rsidRPr="00AB1747" w:rsidRDefault="00D17869" w:rsidP="00C36E8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6F6520B" w14:textId="77777777" w:rsidR="00D17869" w:rsidRPr="00AB1747" w:rsidRDefault="00D17869" w:rsidP="00C36E8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2B625CC" w14:textId="77777777" w:rsidR="00D17869" w:rsidRPr="00AB1747" w:rsidRDefault="00D17869"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0D4C69F" w14:textId="77777777" w:rsidR="00D17869" w:rsidRPr="00AB1747" w:rsidRDefault="00D17869" w:rsidP="00C36E8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4DD48E7D" w14:textId="77777777" w:rsidR="00D17869" w:rsidRPr="00AB1747" w:rsidRDefault="00D17869" w:rsidP="00C36E8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E6B2B3F"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06707ED"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BA7C246"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DD4D397"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8C631BB"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66E9FA8" w14:textId="586F64AD"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0CEFF03D" w14:textId="16CDCAC8"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BDFFF8B"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0B5B57DC" w14:textId="59EA0A5E"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4A4636D0"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2B1A3A1"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3DF17B3" w14:textId="77777777" w:rsidR="00D17869" w:rsidRDefault="00D17869"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3717EC4D"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sz w:val="24"/>
          <w:szCs w:val="24"/>
        </w:rPr>
        <w:t xml:space="preserve">Figure [x]. A geometric explanation of the calculation of eta squared, partial eta </w:t>
      </w:r>
      <w:proofErr w:type="gramStart"/>
      <w:r w:rsidRPr="00C36E84">
        <w:rPr>
          <w:rFonts w:ascii="Calibri" w:eastAsiaTheme="minorEastAsia" w:hAnsi="Calibri" w:cs="Calibri"/>
          <w:sz w:val="24"/>
          <w:szCs w:val="24"/>
        </w:rPr>
        <w:t>squared</w:t>
      </w:r>
      <w:proofErr w:type="gramEnd"/>
      <w:r w:rsidRPr="00C36E84">
        <w:rPr>
          <w:rFonts w:ascii="Calibri" w:eastAsiaTheme="minorEastAsia" w:hAnsi="Calibri" w:cs="Calibri"/>
          <w:sz w:val="24"/>
          <w:szCs w:val="24"/>
        </w:rPr>
        <w:t xml:space="preserve"> and generalised eta squared.  </w:t>
      </w:r>
    </w:p>
    <w:p w14:paraId="2BD10510" w14:textId="77777777" w:rsidR="00C36E84" w:rsidRPr="00C36E84" w:rsidRDefault="00C36E84" w:rsidP="00C36E84">
      <w:pPr>
        <w:spacing w:line="259" w:lineRule="auto"/>
        <w:ind w:firstLine="0"/>
      </w:pPr>
    </w:p>
    <w:p w14:paraId="34F8B030" w14:textId="52AA6E75" w:rsidR="00B264F4" w:rsidRPr="005A364C" w:rsidRDefault="00576518"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lso a consideration in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B264F4"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B264F4"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are</w:t>
      </w:r>
      <w:r w:rsidRPr="005A364C">
        <w:rPr>
          <w:rFonts w:ascii="Calibri" w:eastAsiaTheme="minorEastAsia" w:hAnsi="Calibri" w:cs="Calibri"/>
          <w:sz w:val="24"/>
          <w:szCs w:val="24"/>
        </w:rPr>
        <w:t xml:space="preserve"> again</w:t>
      </w:r>
      <w:r w:rsidR="00B264F4" w:rsidRPr="005A364C">
        <w:rPr>
          <w:rFonts w:ascii="Calibri" w:eastAsiaTheme="minorEastAsia" w:hAnsi="Calibri" w:cs="Calibri"/>
          <w:sz w:val="24"/>
          <w:szCs w:val="24"/>
        </w:rPr>
        <w:t xml:space="preserve"> upwardly biased</w:t>
      </w:r>
      <w:r w:rsidRPr="005A364C">
        <w:rPr>
          <w:rFonts w:ascii="Calibri" w:eastAsiaTheme="minorEastAsia" w:hAnsi="Calibri" w:cs="Calibri"/>
          <w:sz w:val="24"/>
          <w:szCs w:val="24"/>
        </w:rPr>
        <w:t xml:space="preserve"> </w:t>
      </w:r>
      <w:r w:rsidR="00D2488F">
        <w:rPr>
          <w:rFonts w:ascii="Calibri" w:eastAsiaTheme="minorEastAsia" w:hAnsi="Calibri" w:cs="Calibri"/>
          <w:sz w:val="24"/>
          <w:szCs w:val="24"/>
        </w:rPr>
        <w:fldChar w:fldCharType="begin"/>
      </w:r>
      <w:r w:rsidR="00D2488F">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D2488F">
        <w:rPr>
          <w:rFonts w:ascii="Calibri" w:eastAsiaTheme="minorEastAsia" w:hAnsi="Calibri" w:cs="Calibri"/>
          <w:sz w:val="24"/>
          <w:szCs w:val="24"/>
        </w:rPr>
        <w:fldChar w:fldCharType="separate"/>
      </w:r>
      <w:r w:rsidR="00D2488F">
        <w:rPr>
          <w:rFonts w:ascii="Calibri" w:eastAsiaTheme="minorEastAsia" w:hAnsi="Calibri" w:cs="Calibri"/>
          <w:noProof/>
          <w:sz w:val="24"/>
          <w:szCs w:val="24"/>
        </w:rPr>
        <w:t>(Olejnik &amp; Algina, 2003)</w:t>
      </w:r>
      <w:r w:rsidR="00D2488F">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Two other estimators have been proposed along with their partial and generalised equivalents,</w:t>
      </w:r>
      <w:r w:rsidR="00B264F4" w:rsidRPr="005A364C">
        <w:rPr>
          <w:rFonts w:ascii="Calibri" w:eastAsiaTheme="minorEastAsia" w:hAnsi="Calibri" w:cs="Calibri"/>
          <w:b/>
          <w:sz w:val="24"/>
          <w:szCs w:val="24"/>
        </w:rPr>
        <w:t xml:space="preserve"> </w:t>
      </w:r>
      <w:r w:rsidR="00B264F4" w:rsidRPr="005A364C">
        <w:rPr>
          <w:rFonts w:ascii="Calibri" w:eastAsiaTheme="minorEastAsia" w:hAnsi="Calibri" w:cs="Calibri"/>
          <w:sz w:val="24"/>
          <w:szCs w:val="24"/>
        </w:rPr>
        <w:t>ε</w:t>
      </w:r>
      <w:r w:rsidR="00B264F4" w:rsidRPr="005A364C">
        <w:rPr>
          <w:rFonts w:ascii="Calibri" w:eastAsiaTheme="minorEastAsia" w:hAnsi="Calibri" w:cs="Calibri"/>
          <w:sz w:val="24"/>
          <w:szCs w:val="24"/>
          <w:vertAlign w:val="superscript"/>
        </w:rPr>
        <w:t>2</w:t>
      </w:r>
      <w:r w:rsidR="00B264F4" w:rsidRPr="005A364C">
        <w:rPr>
          <w:rFonts w:ascii="Calibri" w:eastAsiaTheme="minorEastAsia" w:hAnsi="Calibri" w:cs="Calibri"/>
          <w:sz w:val="24"/>
          <w:szCs w:val="24"/>
        </w:rPr>
        <w:t xml:space="preserve"> (Epsilon squared) and</w:t>
      </w:r>
      <w:r w:rsidR="00B264F4" w:rsidRPr="005A364C">
        <w:rPr>
          <w:rFonts w:ascii="Calibri" w:hAnsi="Calibri" w:cs="Calibri"/>
          <w:sz w:val="24"/>
          <w:szCs w:val="24"/>
        </w:rPr>
        <w:t xml:space="preserve"> </w:t>
      </w:r>
      <w:r w:rsidR="00B264F4" w:rsidRPr="005A364C">
        <w:rPr>
          <w:rFonts w:ascii="Calibri" w:eastAsiaTheme="minorEastAsia" w:hAnsi="Calibri" w:cs="Calibri"/>
          <w:sz w:val="24"/>
          <w:szCs w:val="24"/>
        </w:rPr>
        <w:t>ω</w:t>
      </w:r>
      <w:r w:rsidR="00B264F4" w:rsidRPr="005A364C">
        <w:rPr>
          <w:rFonts w:ascii="Calibri" w:eastAsiaTheme="minorEastAsia" w:hAnsi="Calibri" w:cs="Calibri"/>
          <w:sz w:val="24"/>
          <w:szCs w:val="24"/>
          <w:vertAlign w:val="superscript"/>
        </w:rPr>
        <w:t>2</w:t>
      </w:r>
      <w:r w:rsidR="00B264F4" w:rsidRPr="005A364C">
        <w:rPr>
          <w:rFonts w:ascii="Calibri" w:eastAsiaTheme="minorEastAsia" w:hAnsi="Calibri" w:cs="Calibri"/>
          <w:sz w:val="24"/>
          <w:szCs w:val="24"/>
        </w:rPr>
        <w:t xml:space="preserve"> (omega squared).</w:t>
      </w:r>
    </w:p>
    <w:p w14:paraId="438BE506" w14:textId="77777777" w:rsidR="00B264F4" w:rsidRPr="005A364C" w:rsidRDefault="00B264F4" w:rsidP="00B264F4">
      <w:pPr>
        <w:pStyle w:val="Heading4"/>
        <w:rPr>
          <w:rFonts w:ascii="Calibri" w:eastAsiaTheme="minorEastAsia" w:hAnsi="Calibri" w:cs="Calibri"/>
          <w:sz w:val="24"/>
          <w:szCs w:val="24"/>
        </w:rPr>
      </w:pPr>
      <w:bookmarkStart w:id="5" w:name="_Hlk522092025"/>
      <w:r w:rsidRPr="005A364C">
        <w:rPr>
          <w:rFonts w:ascii="Calibri" w:eastAsiaTheme="minorEastAsia" w:hAnsi="Calibri" w:cs="Calibri"/>
          <w:sz w:val="24"/>
          <w:szCs w:val="24"/>
        </w:rPr>
        <w:t>Epsilon squared ε</w:t>
      </w:r>
      <w:r w:rsidRPr="005A364C">
        <w:rPr>
          <w:rFonts w:ascii="Calibri" w:eastAsiaTheme="minorEastAsia" w:hAnsi="Calibri" w:cs="Calibri"/>
          <w:sz w:val="24"/>
          <w:szCs w:val="24"/>
          <w:vertAlign w:val="superscript"/>
        </w:rPr>
        <w:t xml:space="preserve">2  </w:t>
      </w:r>
      <w:bookmarkEnd w:id="5"/>
    </w:p>
    <w:p w14:paraId="68DDEAD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psilon squared is equivalent to adjusted R</w:t>
      </w:r>
      <w:r w:rsidRPr="005A364C">
        <w:rPr>
          <w:rFonts w:ascii="Calibri" w:eastAsiaTheme="minorEastAsia" w:hAnsi="Calibri" w:cs="Calibri"/>
          <w:b/>
          <w:sz w:val="24"/>
          <w:szCs w:val="24"/>
          <w:vertAlign w:val="superscript"/>
        </w:rPr>
        <w:t>2</w:t>
      </w:r>
      <w:r w:rsidRPr="005A364C">
        <w:rPr>
          <w:rFonts w:ascii="Calibri" w:eastAsiaTheme="minorEastAsia" w:hAnsi="Calibri" w:cs="Calibri"/>
          <w:sz w:val="24"/>
          <w:szCs w:val="24"/>
        </w:rPr>
        <w:t xml:space="preserve">, adjusting the effect size downwards as the number of factors gets larger and as the sample size decreases.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D17869"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4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or equivalently</w:t>
      </w:r>
    </w:p>
    <w:p w14:paraId="1B7C2813" w14:textId="77777777" w:rsidR="00B264F4" w:rsidRPr="005A364C" w:rsidRDefault="00D17869"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051A1A87"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7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5578544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w:t>
      </w:r>
      <w:r w:rsidRPr="005A364C">
        <w:rPr>
          <w:rFonts w:ascii="Calibri" w:eastAsiaTheme="minorEastAsia" w:hAnsi="Calibri" w:cs="Calibri"/>
          <w:b/>
          <w:sz w:val="24"/>
          <w:szCs w:val="24"/>
        </w:rPr>
        <w:t xml:space="preserve"> </w:t>
      </w:r>
      <w:r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lso estimates the proportion of variance explained after all other sources of variance included in the model have been </w:t>
      </w:r>
      <w:proofErr w:type="spellStart"/>
      <w:r w:rsidRPr="005A364C">
        <w:rPr>
          <w:rFonts w:ascii="Calibri" w:eastAsiaTheme="minorEastAsia" w:hAnsi="Calibri" w:cs="Calibri"/>
          <w:sz w:val="24"/>
          <w:szCs w:val="24"/>
        </w:rPr>
        <w:t>partialled</w:t>
      </w:r>
      <w:proofErr w:type="spellEnd"/>
      <w:r w:rsidRPr="005A364C">
        <w:rPr>
          <w:rFonts w:ascii="Calibri" w:eastAsiaTheme="minorEastAsia" w:hAnsi="Calibri" w:cs="Calibri"/>
          <w:sz w:val="24"/>
          <w:szCs w:val="24"/>
        </w:rPr>
        <w:t xml:space="preserve"> out and can be calculated from observed F statistics and associated degrees of freedom.</w:t>
      </w:r>
    </w:p>
    <w:p w14:paraId="04471513" w14:textId="77777777" w:rsidR="00B264F4" w:rsidRPr="005A364C" w:rsidRDefault="00D17869"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p>
    <w:p w14:paraId="3CF6F526" w14:textId="77777777" w:rsidR="00B264F4" w:rsidRPr="005A364C" w:rsidRDefault="00B264F4" w:rsidP="00B264F4">
      <w:pPr>
        <w:pStyle w:val="Heading4"/>
        <w:rPr>
          <w:rFonts w:ascii="Calibri" w:eastAsiaTheme="minorEastAsia" w:hAnsi="Calibri" w:cs="Calibri"/>
          <w:sz w:val="24"/>
          <w:szCs w:val="24"/>
        </w:rPr>
      </w:pPr>
      <w:bookmarkStart w:id="6" w:name="_Hlk522101228"/>
      <w:bookmarkStart w:id="7" w:name="_Hlk522092066"/>
      <w:r w:rsidRPr="005A364C">
        <w:rPr>
          <w:rFonts w:ascii="Calibri" w:eastAsiaTheme="minorEastAsia" w:hAnsi="Calibri" w:cs="Calibri"/>
          <w:sz w:val="24"/>
          <w:szCs w:val="24"/>
        </w:rPr>
        <w:t xml:space="preserve"> Omega squared </w:t>
      </w:r>
      <w:bookmarkEnd w:id="6"/>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31C39253"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 biased</w:t>
      </w:r>
      <w:r w:rsidRPr="005A364C">
        <w:rPr>
          <w:rFonts w:ascii="Calibri" w:eastAsiaTheme="minorEastAsia" w:hAnsi="Calibri" w:cs="Calibri"/>
          <w:sz w:val="24"/>
          <w:szCs w:val="24"/>
        </w:rPr>
        <w:t xml:space="preserve"> estimator is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p>
    <w:p w14:paraId="2AF86263" w14:textId="77777777" w:rsidR="00B264F4" w:rsidRPr="005A364C" w:rsidRDefault="00D17869"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6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471E08DA"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W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 the error mean </w:t>
      </w:r>
      <w:proofErr w:type="gramStart"/>
      <w:r w:rsidRPr="005A364C">
        <w:rPr>
          <w:rFonts w:ascii="Calibri" w:eastAsiaTheme="minorEastAsia" w:hAnsi="Calibri" w:cs="Calibri"/>
          <w:sz w:val="24"/>
          <w:szCs w:val="24"/>
        </w:rPr>
        <w:t>squares.</w:t>
      </w:r>
      <w:proofErr w:type="gramEnd"/>
      <w:r w:rsidRPr="005A364C">
        <w:rPr>
          <w:rFonts w:ascii="Calibri" w:eastAsiaTheme="minorEastAsia" w:hAnsi="Calibri" w:cs="Calibri"/>
          <w:sz w:val="24"/>
          <w:szCs w:val="24"/>
        </w:rPr>
        <w:t xml:space="preserve"> </w:t>
      </w:r>
    </w:p>
    <w:p w14:paraId="66465F05" w14:textId="77777777" w:rsidR="00B264F4" w:rsidRPr="005A364C" w:rsidRDefault="00D17869"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which again estimates the proportion of variance explained by a given factor after all other sources of variance have been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can be calculated as equation [</w:t>
      </w:r>
      <w:proofErr w:type="spellStart"/>
      <w:r w:rsidR="00B264F4" w:rsidRPr="005A364C">
        <w:rPr>
          <w:rFonts w:ascii="Calibri" w:eastAsiaTheme="minorEastAsia" w:hAnsi="Calibri" w:cs="Calibri"/>
          <w:sz w:val="24"/>
          <w:szCs w:val="24"/>
        </w:rPr>
        <w:t>maxwell</w:t>
      </w:r>
      <w:proofErr w:type="spellEnd"/>
      <w:r w:rsidR="00B264F4" w:rsidRPr="005A364C">
        <w:rPr>
          <w:rFonts w:ascii="Calibri" w:eastAsiaTheme="minorEastAsia" w:hAnsi="Calibri" w:cs="Calibri"/>
          <w:sz w:val="24"/>
          <w:szCs w:val="24"/>
        </w:rPr>
        <w:t>]</w:t>
      </w:r>
    </w:p>
    <w:p w14:paraId="34B83C20" w14:textId="77777777" w:rsidR="00B264F4" w:rsidRPr="005A364C" w:rsidRDefault="00D17869"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S. Maxwell, Camp, &amp; Arvey, 198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26</w:t>
      </w:r>
    </w:p>
    <w:p w14:paraId="3C68CEDC" w14:textId="77777777" w:rsidR="00B264F4" w:rsidRPr="005A364C" w:rsidRDefault="00D17869"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p>
    <w:p w14:paraId="1BD4A00C" w14:textId="77777777" w:rsidR="00B264F4" w:rsidRPr="005A364C" w:rsidRDefault="00D17869"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D17869"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Olejnik and </w:t>
      </w:r>
      <w:proofErr w:type="spellStart"/>
      <w:r w:rsidRPr="005A364C">
        <w:rPr>
          <w:rFonts w:ascii="Calibri" w:eastAsiaTheme="minorEastAsia" w:hAnsi="Calibri" w:cs="Calibri"/>
          <w:sz w:val="24"/>
          <w:szCs w:val="24"/>
        </w:rPr>
        <w:t>Algina</w:t>
      </w:r>
      <w:proofErr w:type="spellEnd"/>
      <w:r w:rsidRPr="005A364C">
        <w:rPr>
          <w:rFonts w:ascii="Calibri" w:eastAsiaTheme="minorEastAsia" w:hAnsi="Calibri" w:cs="Calibri"/>
          <w:sz w:val="24"/>
          <w:szCs w:val="24"/>
        </w:rPr>
        <w:t xml:space="preserve">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p>
    <w:p w14:paraId="34D38D2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r>
                <w:rPr>
                  <w:rFonts w:ascii="Cambria Math" w:eastAsiaTheme="minorEastAsia" w:hAnsi="Cambria Math" w:cs="Calibri"/>
                  <w:sz w:val="24"/>
                  <w:szCs w:val="24"/>
                </w:rPr>
                <m:t>) + N ×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ctrlPr>
                <w:rPr>
                  <w:rFonts w:ascii="Cambria Math" w:eastAsiaTheme="minorEastAsia" w:hAnsi="Cambria Math" w:cs="Calibri"/>
                  <w:i/>
                  <w:sz w:val="24"/>
                  <w:szCs w:val="24"/>
                </w:rPr>
              </m:ctrlPr>
            </m:den>
          </m:f>
        </m:oMath>
      </m:oMathPara>
    </w:p>
    <w:p w14:paraId="32DB8A61"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3"/>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2B588A5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is the error mean square </w:t>
      </w:r>
      <w:r w:rsidRPr="005A364C">
        <w:rPr>
          <w:rFonts w:ascii="Calibri" w:eastAsiaTheme="minorEastAsia" w:hAnsi="Calibri" w:cs="Calibri"/>
          <w:sz w:val="24"/>
          <w:szCs w:val="24"/>
        </w:rPr>
        <w:lastRenderedPageBreak/>
        <w:t xml:space="preserve">for testing the effect labelled </w:t>
      </w:r>
      <m:oMath>
        <m:r>
          <w:rPr>
            <w:rFonts w:ascii="Cambria Math" w:eastAsiaTheme="minorEastAsia" w:hAnsi="Cambria Math" w:cs="Calibri"/>
            <w:sz w:val="24"/>
            <w:szCs w:val="24"/>
          </w:rPr>
          <m:t>meas</m:t>
        </m:r>
      </m:oMath>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w:t>
      </w:r>
    </w:p>
    <w:p w14:paraId="58041424" w14:textId="14627C40"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an amount that will be negligible for most practical purposes. </w:t>
      </w:r>
    </w:p>
    <w:p w14:paraId="7280A8D6" w14:textId="2B744CF3" w:rsidR="00C14BCE" w:rsidRPr="005A364C" w:rsidRDefault="00C14BCE" w:rsidP="00C14BCE">
      <w:pPr>
        <w:rPr>
          <w:rFonts w:ascii="Calibri" w:eastAsiaTheme="minorEastAsia" w:hAnsi="Calibri" w:cs="Calibri"/>
          <w:sz w:val="24"/>
          <w:szCs w:val="24"/>
        </w:rPr>
      </w:pPr>
      <w:r w:rsidRPr="005A364C">
        <w:rPr>
          <w:rFonts w:ascii="Calibri" w:eastAsiaTheme="minorEastAsia" w:hAnsi="Calibri" w:cs="Calibri"/>
          <w:sz w:val="24"/>
          <w:szCs w:val="24"/>
        </w:rPr>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E9127B" w:rsidRPr="005A364C">
        <w:rPr>
          <w:rFonts w:ascii="Calibri" w:eastAsiaTheme="minorEastAsia" w:hAnsi="Calibri" w:cs="Calibri"/>
          <w:sz w:val="24"/>
          <w:szCs w:val="24"/>
        </w:rPr>
        <w:t>)</w:t>
      </w:r>
      <w:r w:rsidR="00852CE5"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 xml:space="preserve"> </w:t>
      </w:r>
    </w:p>
    <w:p w14:paraId="4CDA07A9" w14:textId="77777777" w:rsidR="00C14BCE" w:rsidRPr="005A364C" w:rsidRDefault="00D17869"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oMath>
      </m:oMathPara>
    </w:p>
    <w:p w14:paraId="7C37302D" w14:textId="68889E8D" w:rsidR="00C14BCE" w:rsidRPr="005A364C" w:rsidRDefault="00C14BCE" w:rsidP="00D674F1">
      <w:pPr>
        <w:rPr>
          <w:rFonts w:ascii="Calibri" w:eastAsiaTheme="minorEastAsia" w:hAnsi="Calibri" w:cs="Calibri"/>
          <w:sz w:val="24"/>
          <w:szCs w:val="24"/>
        </w:rPr>
      </w:pPr>
      <w:r w:rsidRPr="005A364C">
        <w:rPr>
          <w:rFonts w:ascii="Calibri" w:eastAsiaTheme="minorEastAsia" w:hAnsi="Calibri" w:cs="Calibri"/>
          <w:sz w:val="24"/>
          <w:szCs w:val="24"/>
        </w:rPr>
        <w:t>Equation 8.2.19, Cohen (1988)</w:t>
      </w:r>
      <w:r w:rsidR="004210C3" w:rsidRPr="005A364C">
        <w:rPr>
          <w:rFonts w:ascii="Calibri" w:eastAsiaTheme="minorEastAsia" w:hAnsi="Calibri" w:cs="Calibri"/>
          <w:sz w:val="24"/>
          <w:szCs w:val="24"/>
        </w:rPr>
        <w:t xml:space="preserve">. </w:t>
      </w:r>
    </w:p>
    <w:p w14:paraId="597E51C7" w14:textId="78A29FA7" w:rsidR="00140B6D" w:rsidRDefault="00974FD7" w:rsidP="00140B6D">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 or over-estimate the population effect size`; &lt;/Prefix&gt;&lt;DisplayText&gt;(i.e., they have a higher mean absolute error but they do not tend to systematically under- or ov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i.e., they have a higher mean absolute error but they do not tend to systematically under- or ov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6A6B68">
        <w:rPr>
          <w:rFonts w:ascii="Calibri" w:eastAsiaTheme="minorEastAsia" w:hAnsi="Calibri" w:cs="Calibri"/>
          <w:sz w:val="24"/>
          <w:szCs w:val="24"/>
        </w:rPr>
        <w:t>.</w:t>
      </w:r>
    </w:p>
    <w:p w14:paraId="5C376D0C" w14:textId="03A876B2" w:rsidR="004210C3" w:rsidRPr="005A364C" w:rsidRDefault="00140B6D" w:rsidP="00140B6D">
      <w:pPr>
        <w:rPr>
          <w:rFonts w:ascii="Calibri" w:eastAsiaTheme="minorEastAsia" w:hAnsi="Calibri" w:cs="Calibri"/>
          <w:sz w:val="24"/>
          <w:szCs w:val="24"/>
        </w:r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proofErr w:type="gramStart"/>
      <w:r w:rsidR="00BE2991" w:rsidRPr="005A364C">
        <w:rPr>
          <w:rFonts w:ascii="Calibri" w:eastAsiaTheme="minorEastAsia" w:hAnsi="Calibri" w:cs="Calibri"/>
          <w:sz w:val="24"/>
          <w:szCs w:val="24"/>
        </w:rPr>
        <w:t>In</w:t>
      </w:r>
      <w:proofErr w:type="gramEnd"/>
      <w:r w:rsidR="00BE2991" w:rsidRPr="005A364C">
        <w:rPr>
          <w:rFonts w:ascii="Calibri" w:eastAsiaTheme="minorEastAsia" w:hAnsi="Calibri" w:cs="Calibri"/>
          <w:sz w:val="24"/>
          <w:szCs w:val="24"/>
        </w:rPr>
        <w:t xml:space="preserve"> a one-way ANOVA all of these estimators will be equivalent. I</w:t>
      </w:r>
      <w:r w:rsidR="004210C3" w:rsidRPr="005A364C">
        <w:rPr>
          <w:rFonts w:ascii="Calibri" w:eastAsiaTheme="minorEastAsia" w:hAnsi="Calibri" w:cs="Calibri"/>
          <w:sz w:val="24"/>
          <w:szCs w:val="24"/>
        </w:rPr>
        <w:t xml:space="preserve">f a </w:t>
      </w:r>
      <w:proofErr w:type="gramStart"/>
      <w:r w:rsidR="004210C3" w:rsidRPr="005A364C">
        <w:rPr>
          <w:rFonts w:ascii="Calibri" w:eastAsiaTheme="minorEastAsia" w:hAnsi="Calibri" w:cs="Calibri"/>
          <w:sz w:val="24"/>
          <w:szCs w:val="24"/>
        </w:rPr>
        <w:t>two way</w:t>
      </w:r>
      <w:proofErr w:type="gramEnd"/>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444AF4" w:rsidRPr="005A364C">
        <w:rPr>
          <w:rFonts w:ascii="Calibri" w:eastAsiaTheme="minorEastAsia" w:hAnsi="Calibri" w:cs="Calibri"/>
          <w:sz w:val="24"/>
          <w:szCs w:val="24"/>
        </w:rPr>
        <w:t>study</w:t>
      </w:r>
      <w:r w:rsidR="004210C3" w:rsidRPr="005A364C">
        <w:rPr>
          <w:rFonts w:ascii="Calibri" w:eastAsiaTheme="minorEastAsia" w:hAnsi="Calibri" w:cs="Calibri"/>
          <w:sz w:val="24"/>
          <w:szCs w:val="24"/>
        </w:rPr>
        <w:t xml:space="preserve"> is going to be performed </w:t>
      </w:r>
      <w:r w:rsidR="00444AF4" w:rsidRPr="005A364C">
        <w:rPr>
          <w:rFonts w:ascii="Calibri" w:eastAsiaTheme="minorEastAsia" w:hAnsi="Calibri" w:cs="Calibri"/>
          <w:sz w:val="24"/>
          <w:szCs w:val="24"/>
        </w:rPr>
        <w:t xml:space="preserve">without </w:t>
      </w:r>
      <w:r w:rsidR="0029624C">
        <w:rPr>
          <w:rFonts w:ascii="Calibri" w:eastAsiaTheme="minorEastAsia" w:hAnsi="Calibri" w:cs="Calibri"/>
          <w:sz w:val="24"/>
          <w:szCs w:val="24"/>
        </w:rPr>
        <w:t>including a manipulation</w:t>
      </w:r>
      <w:r w:rsidR="00444AF4" w:rsidRPr="005A364C">
        <w:rPr>
          <w:rFonts w:ascii="Calibri" w:eastAsiaTheme="minorEastAsia" w:hAnsi="Calibri" w:cs="Calibri"/>
          <w:sz w:val="24"/>
          <w:szCs w:val="24"/>
        </w:rPr>
        <w:t xml:space="preserve"> (e.g., a replication study where </w:t>
      </w:r>
      <w:r w:rsidR="0029624C">
        <w:rPr>
          <w:rFonts w:ascii="Calibri" w:eastAsiaTheme="minorEastAsia" w:hAnsi="Calibri" w:cs="Calibri"/>
          <w:sz w:val="24"/>
          <w:szCs w:val="24"/>
        </w:rPr>
        <w:t>a manipulation</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the initial study but not in the replication)</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hich includes in the denominator the additional variance introduced by the </w:t>
      </w:r>
      <w:r w:rsidR="008C2E87" w:rsidRPr="005A364C">
        <w:rPr>
          <w:rFonts w:ascii="Calibri" w:eastAsiaTheme="minorEastAsia" w:hAnsi="Calibri" w:cs="Calibri"/>
          <w:sz w:val="24"/>
          <w:szCs w:val="24"/>
        </w:rPr>
        <w:t>excluded</w:t>
      </w:r>
      <w:r w:rsidR="00444AF4" w:rsidRPr="005A364C">
        <w:rPr>
          <w:rFonts w:ascii="Calibri" w:eastAsiaTheme="minorEastAsia" w:hAnsi="Calibri" w:cs="Calibri"/>
          <w:sz w:val="24"/>
          <w:szCs w:val="24"/>
        </w:rPr>
        <w:t xml:space="preserve"> </w:t>
      </w:r>
      <w:r w:rsidR="00FB0C18">
        <w:rPr>
          <w:rFonts w:ascii="Calibri" w:eastAsiaTheme="minorEastAsia" w:hAnsi="Calibri" w:cs="Calibri"/>
          <w:sz w:val="24"/>
          <w:szCs w:val="24"/>
        </w:rPr>
        <w:t>manipulation</w:t>
      </w:r>
      <w:r w:rsidR="00444AF4" w:rsidRPr="005A364C">
        <w:rPr>
          <w:rFonts w:ascii="Calibri" w:eastAsiaTheme="minorEastAsia" w:hAnsi="Calibri" w:cs="Calibri"/>
          <w:sz w:val="24"/>
          <w:szCs w:val="24"/>
        </w:rPr>
        <w:t xml:space="preserve">.  </w:t>
      </w:r>
    </w:p>
    <w:p w14:paraId="0BF6BBC5" w14:textId="741F662D" w:rsidR="00B264F4" w:rsidRPr="005A364C" w:rsidRDefault="00B264F4" w:rsidP="00B264F4">
      <w:pPr>
        <w:pStyle w:val="Heading3"/>
        <w:rPr>
          <w:rFonts w:ascii="Calibri" w:hAnsi="Calibri" w:cs="Calibri"/>
        </w:rPr>
      </w:pPr>
      <w:r w:rsidRPr="005A364C">
        <w:rPr>
          <w:rFonts w:ascii="Calibri" w:hAnsi="Calibri" w:cs="Calibri"/>
        </w:rPr>
        <w:lastRenderedPageBreak/>
        <w:t>Conclusion</w:t>
      </w:r>
    </w:p>
    <w:p w14:paraId="77B60422" w14:textId="1CC97135" w:rsidR="001E6A10" w:rsidRPr="005A364C" w:rsidRDefault="00B264F4" w:rsidP="001E6A10">
      <w:pPr>
        <w:rPr>
          <w:rFonts w:ascii="Calibri" w:hAnsi="Calibri" w:cs="Calibri"/>
          <w:sz w:val="24"/>
          <w:szCs w:val="24"/>
        </w:rPr>
      </w:pPr>
      <w:r w:rsidRPr="005A364C">
        <w:rPr>
          <w:rFonts w:ascii="Calibri" w:hAnsi="Calibri" w:cs="Calibri"/>
          <w:sz w:val="24"/>
          <w:szCs w:val="24"/>
        </w:rPr>
        <w:t xml:space="preserve">A note of caution is advisable in interpreting empirical effect size benchmarks from the literature. The effect sizes explained above and the empirical benchmarks that were identified do not provide a comprehensive assessment of all effect sizes or areas of psychology research, and often present values that if taken at face value as estimates of the average power of an area of research are likely to be severe overestimate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 AuthorYear="1"&gt;&lt;Author&gt;Cooper&lt;/Author&gt;&lt;Year&gt;1982&lt;/Year&gt;&lt;RecNum&gt;293&lt;/RecNum&gt;&lt;DisplayText&gt;Cooper and Findley (1982a)&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Cooper and Findley (1982a)</w:t>
      </w:r>
      <w:r w:rsidRPr="005A364C">
        <w:rPr>
          <w:rFonts w:ascii="Calibri" w:hAnsi="Calibri" w:cs="Calibri"/>
          <w:sz w:val="24"/>
          <w:szCs w:val="24"/>
        </w:rPr>
        <w:fldChar w:fldCharType="end"/>
      </w:r>
      <w:r w:rsidRPr="005A364C">
        <w:rPr>
          <w:rFonts w:ascii="Calibri" w:hAnsi="Calibri" w:cs="Calibri"/>
          <w:sz w:val="24"/>
          <w:szCs w:val="24"/>
        </w:rPr>
        <w:t xml:space="preserve"> examine effect sizes reported in social psychology textbooks, articles which seem likely to show particularly large effects compared to other studies. In so far as the studies reported in textbooks are seen as illustrations of important effects worthy of coverage and due to the “Proteus phenomen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utton et al., 2013)</w:t>
      </w:r>
      <w:r w:rsidRPr="005A364C">
        <w:rPr>
          <w:rFonts w:ascii="Calibri" w:hAnsi="Calibri" w:cs="Calibri"/>
          <w:sz w:val="24"/>
          <w:szCs w:val="24"/>
        </w:rPr>
        <w:fldChar w:fldCharType="end"/>
      </w:r>
      <w:r w:rsidRPr="005A364C">
        <w:rPr>
          <w:rFonts w:ascii="Calibri" w:hAnsi="Calibri" w:cs="Calibri"/>
          <w:sz w:val="24"/>
          <w:szCs w:val="24"/>
        </w:rPr>
        <w:t xml:space="preserve">, that initial studies published on a topic may exaggerate effect sizes as compared to later studies in part because of smaller sample sizes and publication bias. It is also noteworthy that the median benchmarks tend to be much lower than the reported mean benchmarks as effect sizes reported in psychology tend to be heavily positively skewed, an important consideration when thinking about what effect sizes should be expected from research. </w:t>
      </w:r>
    </w:p>
    <w:p w14:paraId="138E1F94" w14:textId="1716DFB2" w:rsidR="00B264F4" w:rsidRPr="005A364C" w:rsidRDefault="006E0415" w:rsidP="00B264F4">
      <w:pPr>
        <w:rPr>
          <w:rFonts w:ascii="Calibri" w:hAnsi="Calibri" w:cs="Calibri"/>
          <w:sz w:val="24"/>
          <w:szCs w:val="24"/>
        </w:rPr>
      </w:pPr>
      <w:r>
        <w:rPr>
          <w:rFonts w:ascii="Calibri" w:hAnsi="Calibri" w:cs="Calibri"/>
          <w:sz w:val="24"/>
          <w:szCs w:val="24"/>
        </w:rPr>
        <w:t>N</w:t>
      </w:r>
      <w:r w:rsidR="00B264F4" w:rsidRPr="005A364C">
        <w:rPr>
          <w:rFonts w:ascii="Calibri" w:hAnsi="Calibri" w:cs="Calibri"/>
          <w:sz w:val="24"/>
          <w:szCs w:val="24"/>
        </w:rPr>
        <w:t xml:space="preserve">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 </w:instrTex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DATA </w:instrText>
      </w:r>
      <w:r w:rsidR="00B264F4" w:rsidRPr="005A364C">
        <w:rPr>
          <w:rFonts w:ascii="Calibri" w:hAnsi="Calibri" w:cs="Calibri"/>
          <w:sz w:val="24"/>
          <w:szCs w:val="24"/>
        </w:rPr>
      </w:r>
      <w:r w:rsidR="00B264F4" w:rsidRPr="005A364C">
        <w:rPr>
          <w:rFonts w:ascii="Calibri" w:hAnsi="Calibri" w:cs="Calibri"/>
          <w:sz w:val="24"/>
          <w:szCs w:val="24"/>
        </w:rPr>
        <w:fldChar w:fldCharType="end"/>
      </w:r>
      <w:r w:rsidR="00B264F4" w:rsidRPr="005A364C">
        <w:rPr>
          <w:rFonts w:ascii="Calibri" w:hAnsi="Calibri" w:cs="Calibri"/>
          <w:sz w:val="24"/>
          <w:szCs w:val="24"/>
        </w:rPr>
      </w:r>
      <w:r w:rsidR="00B264F4" w:rsidRPr="005A364C">
        <w:rPr>
          <w:rFonts w:ascii="Calibri" w:hAnsi="Calibri" w:cs="Calibri"/>
          <w:sz w:val="24"/>
          <w:szCs w:val="24"/>
        </w:rPr>
        <w:fldChar w:fldCharType="separate"/>
      </w:r>
      <w:r w:rsidR="00B264F4" w:rsidRPr="005A364C">
        <w:rPr>
          <w:rFonts w:ascii="Calibri" w:hAnsi="Calibri" w:cs="Calibri"/>
          <w:noProof/>
          <w:sz w:val="24"/>
          <w:szCs w:val="24"/>
        </w:rPr>
        <w:t>(Anderson &amp; Maxwell, 2017; S. E. Maxwell, Lau, &amp; Howard, 2015; Open Science Collaboration, 2015)</w:t>
      </w:r>
      <w:r w:rsidR="00B264F4" w:rsidRPr="005A364C">
        <w:rPr>
          <w:rFonts w:ascii="Calibri" w:hAnsi="Calibri" w:cs="Calibri"/>
          <w:sz w:val="24"/>
          <w:szCs w:val="24"/>
        </w:rPr>
        <w:fldChar w:fldCharType="end"/>
      </w:r>
      <w:r w:rsidR="00B264F4" w:rsidRPr="005A364C">
        <w:rPr>
          <w:rFonts w:ascii="Calibri" w:hAnsi="Calibri" w:cs="Calibri"/>
          <w:sz w:val="24"/>
          <w:szCs w:val="24"/>
        </w:rPr>
        <w:t xml:space="preserve">. See chapter [publication bias] for an extended examination of how inflated effect sizes are likely to be due to the combination of publication bias, selective reporting, and low average statistical power that is likely present in psychological research. </w:t>
      </w:r>
    </w:p>
    <w:p w14:paraId="4E5E2E48" w14:textId="7C758F66"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In so far as having a description of the distribution of effect sizes in areas of research are useful in guiding researchers’ intuitions, it is clear that there is a need for wider descriptions of the types of effect sizes that can be seen across areas of psychology research. There are large areas of psychology research that have not been surveyed. However, even this small body of research illustrates the degree of heterogeneity among effect sizes in different areas of published psychological research. With means effects in various areas of psychology as different as a </w:t>
      </w:r>
      <w:r w:rsidRPr="005A364C">
        <w:rPr>
          <w:rFonts w:ascii="Calibri" w:hAnsi="Calibri" w:cs="Calibri"/>
          <w:i/>
          <w:sz w:val="24"/>
          <w:szCs w:val="24"/>
        </w:rPr>
        <w:t>d</w:t>
      </w:r>
      <w:r w:rsidRPr="005A364C">
        <w:rPr>
          <w:rFonts w:ascii="Calibri" w:hAnsi="Calibri" w:cs="Calibri"/>
          <w:sz w:val="24"/>
          <w:szCs w:val="24"/>
        </w:rPr>
        <w:t xml:space="preserve"> of .5 from meta-analyses of interventions </w:t>
      </w:r>
      <w:r w:rsidR="00F07EE6">
        <w:rPr>
          <w:rFonts w:ascii="Calibri" w:hAnsi="Calibri" w:cs="Calibri"/>
          <w:sz w:val="24"/>
          <w:szCs w:val="24"/>
        </w:rPr>
        <w:t xml:space="preserve">in clinical psychology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M. W. Lipsey &amp; Wilson, 1993)</w:t>
      </w:r>
      <w:r w:rsidRPr="005A364C">
        <w:rPr>
          <w:rFonts w:ascii="Calibri" w:hAnsi="Calibri" w:cs="Calibri"/>
          <w:sz w:val="24"/>
          <w:szCs w:val="24"/>
        </w:rPr>
        <w:fldChar w:fldCharType="end"/>
      </w:r>
      <w:r w:rsidRPr="005A364C">
        <w:rPr>
          <w:rFonts w:ascii="Calibri" w:hAnsi="Calibri" w:cs="Calibri"/>
          <w:sz w:val="24"/>
          <w:szCs w:val="24"/>
        </w:rPr>
        <w:t xml:space="preserve"> to d = .94 from a text scrapping study </w:t>
      </w:r>
      <w:r w:rsidRPr="005A364C">
        <w:rPr>
          <w:rFonts w:ascii="Calibri" w:hAnsi="Calibri" w:cs="Calibri"/>
          <w:sz w:val="24"/>
          <w:szCs w:val="24"/>
        </w:rPr>
        <w:lastRenderedPageBreak/>
        <w:t xml:space="preserve">examining recently (2011 – 2014) published </w:t>
      </w:r>
      <w:r w:rsidRPr="005A364C">
        <w:rPr>
          <w:rFonts w:ascii="Calibri" w:hAnsi="Calibri" w:cs="Calibri"/>
          <w:i/>
          <w:sz w:val="24"/>
          <w:szCs w:val="24"/>
        </w:rPr>
        <w:t>t</w:t>
      </w:r>
      <w:r w:rsidRPr="005A364C">
        <w:rPr>
          <w:rFonts w:ascii="Calibri" w:hAnsi="Calibri" w:cs="Calibri"/>
          <w:sz w:val="24"/>
          <w:szCs w:val="24"/>
        </w:rPr>
        <w:t xml:space="preserve">-tests reported in cognitive neuroscience, psychology, psychiatry articles in a sample of high impact journals. </w:t>
      </w:r>
    </w:p>
    <w:p w14:paraId="0E225ED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not underpowered in a grant proposal, or in assessing the results of a sensitivity analysis (see chapter [effect size estimation for PA] for more information on these approaches). </w:t>
      </w:r>
    </w:p>
    <w:p w14:paraId="579E34E7"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 </w:t>
      </w: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2FE5A2CB" w14:textId="5C9F5E92" w:rsidR="00F34EBF" w:rsidRPr="00F34EBF" w:rsidRDefault="00B264F4" w:rsidP="00F34EBF">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F34EBF" w:rsidRPr="00F34EBF">
        <w:t xml:space="preserve">Albers, C., &amp; Lakens, D. (2018). When power analyses based on pilot data are biased: Inaccurate effect size estimators and follow-up bias. </w:t>
      </w:r>
      <w:r w:rsidR="00F34EBF" w:rsidRPr="00F34EBF">
        <w:rPr>
          <w:i/>
        </w:rPr>
        <w:t>Journal of Experimental Social Psychology, 74</w:t>
      </w:r>
      <w:r w:rsidR="00F34EBF" w:rsidRPr="00F34EBF">
        <w:t>, 187-195. doi:</w:t>
      </w:r>
      <w:hyperlink r:id="rId20" w:history="1">
        <w:r w:rsidR="00F34EBF" w:rsidRPr="00F34EBF">
          <w:rPr>
            <w:rStyle w:val="Hyperlink"/>
          </w:rPr>
          <w:t>https://doi.org/10.1016/j.jesp.2017.09.004</w:t>
        </w:r>
      </w:hyperlink>
    </w:p>
    <w:p w14:paraId="210357AA" w14:textId="77777777" w:rsidR="00F34EBF" w:rsidRPr="00F34EBF" w:rsidRDefault="00F34EBF" w:rsidP="00F34EBF">
      <w:pPr>
        <w:pStyle w:val="EndNoteBibliography"/>
        <w:spacing w:after="0"/>
        <w:ind w:left="720" w:hanging="720"/>
      </w:pPr>
      <w:r w:rsidRPr="00F34EBF">
        <w:t xml:space="preserve">Anderson, S. F., &amp; Maxwell, S. E. (2017). Addressing the "Replication Crisis": Using Original Studies to Design Replication Studies with Appropriate Statistical Power. </w:t>
      </w:r>
      <w:r w:rsidRPr="00F34EBF">
        <w:rPr>
          <w:i/>
        </w:rPr>
        <w:t>Multivariate Behavioral Research, 52</w:t>
      </w:r>
      <w:r w:rsidRPr="00F34EBF">
        <w:t>, 305-324. doi:10.1080/00273171.2017.1289361</w:t>
      </w:r>
    </w:p>
    <w:p w14:paraId="03E3B57A" w14:textId="77777777" w:rsidR="00F34EBF" w:rsidRPr="00F34EBF" w:rsidRDefault="00F34EBF" w:rsidP="00F34EBF">
      <w:pPr>
        <w:pStyle w:val="EndNoteBibliography"/>
        <w:spacing w:after="0"/>
        <w:ind w:left="720" w:hanging="720"/>
      </w:pPr>
      <w:r w:rsidRPr="00F34EBF">
        <w:t xml:space="preserve">Bloom, H., Hill, C., Black, A., &amp; Lipsey, M. (2007). </w:t>
      </w:r>
      <w:r w:rsidRPr="00F34EBF">
        <w:rPr>
          <w:i/>
        </w:rPr>
        <w:t>Using empirical benchmarks for interpreting effect size.</w:t>
      </w:r>
      <w:r w:rsidRPr="00F34EBF">
        <w:t xml:space="preserve"> Paper presented at the Presentation to the Interagency Roundtable Meeting on “The Application of Effect Sizes in Research on Children and Families: Understanding Impacts on Academic, Emotional, Behavioral, and Economic Outcomes.</w:t>
      </w:r>
    </w:p>
    <w:p w14:paraId="45BF3CC5" w14:textId="77777777" w:rsidR="00F34EBF" w:rsidRPr="00F34EBF" w:rsidRDefault="00F34EBF" w:rsidP="00F34EBF">
      <w:pPr>
        <w:pStyle w:val="EndNoteBibliography"/>
        <w:spacing w:after="0"/>
        <w:ind w:left="720" w:hanging="720"/>
      </w:pPr>
      <w:r w:rsidRPr="00F34EBF">
        <w:t xml:space="preserve">Bonett, D. (2007). </w:t>
      </w:r>
      <w:r w:rsidRPr="00F34EBF">
        <w:rPr>
          <w:i/>
        </w:rPr>
        <w:t>Transforming Odds Ratios Into Correlations for Meta-Analytic Research</w:t>
      </w:r>
      <w:r w:rsidRPr="00F34EBF">
        <w:t xml:space="preserve"> (Vol. 62).</w:t>
      </w:r>
    </w:p>
    <w:p w14:paraId="6285307C" w14:textId="77777777" w:rsidR="00F34EBF" w:rsidRPr="00F34EBF" w:rsidRDefault="00F34EBF" w:rsidP="00F34EBF">
      <w:pPr>
        <w:pStyle w:val="EndNoteBibliography"/>
        <w:spacing w:after="0"/>
        <w:ind w:left="720" w:hanging="720"/>
      </w:pPr>
      <w:r w:rsidRPr="00F34EBF">
        <w:t xml:space="preserve">Borenstein, M., Hedges, L. V., Higgins, J. P., &amp; Rothstein, H. R. (2011). </w:t>
      </w:r>
      <w:r w:rsidRPr="00F34EBF">
        <w:rPr>
          <w:i/>
        </w:rPr>
        <w:t>Introduction to Meta-Analysis</w:t>
      </w:r>
      <w:r w:rsidRPr="00F34EBF">
        <w:t>. West Sussex, United Kingdom: John Wiley &amp; Sons.</w:t>
      </w:r>
    </w:p>
    <w:p w14:paraId="22E44E9E" w14:textId="77777777" w:rsidR="00F34EBF" w:rsidRPr="00F34EBF" w:rsidRDefault="00F34EBF" w:rsidP="00F34EBF">
      <w:pPr>
        <w:pStyle w:val="EndNoteBibliography"/>
        <w:spacing w:after="0"/>
        <w:ind w:left="720" w:hanging="720"/>
      </w:pPr>
      <w:r w:rsidRPr="00F34EBF">
        <w:t xml:space="preserve">Bosco, F. A., Aguinis, H., Singh, K., Field, J. G., &amp; Pierce, C. A. (2015). Correlational effect size benchmarks. </w:t>
      </w:r>
      <w:r w:rsidRPr="00F34EBF">
        <w:rPr>
          <w:i/>
        </w:rPr>
        <w:t>Journal of Applied Psychology, 100</w:t>
      </w:r>
      <w:r w:rsidRPr="00F34EBF">
        <w:t>, 431-449. doi:10.1037/a0038047</w:t>
      </w:r>
    </w:p>
    <w:p w14:paraId="4230BCE9" w14:textId="77777777" w:rsidR="00F34EBF" w:rsidRPr="00F34EBF" w:rsidRDefault="00F34EBF" w:rsidP="00F34EBF">
      <w:pPr>
        <w:pStyle w:val="EndNoteBibliography"/>
        <w:spacing w:after="0"/>
        <w:ind w:left="720" w:hanging="720"/>
      </w:pPr>
      <w:r w:rsidRPr="00F34EBF">
        <w:t xml:space="preserve">Button, K. S., Ioannidis, J. P. A., Mokrysz, C., Nosek, B. A., Flint, J., Robinson, E. S. J., &amp; Munafo, M. R. (2013). Power failure: why small sample size undermines the reliability of neuroscience. </w:t>
      </w:r>
      <w:r w:rsidRPr="00F34EBF">
        <w:rPr>
          <w:i/>
        </w:rPr>
        <w:t>Nature Reviews Neuroscience, 14</w:t>
      </w:r>
      <w:r w:rsidRPr="00F34EBF">
        <w:t>, 365-376. doi:10.1038/nrn3475</w:t>
      </w:r>
    </w:p>
    <w:p w14:paraId="4F0D47F5" w14:textId="77777777" w:rsidR="00F34EBF" w:rsidRPr="00F34EBF" w:rsidRDefault="00F34EBF" w:rsidP="00F34EBF">
      <w:pPr>
        <w:pStyle w:val="EndNoteBibliography"/>
        <w:spacing w:after="0"/>
        <w:ind w:left="720" w:hanging="720"/>
      </w:pPr>
      <w:r w:rsidRPr="00F34EBF">
        <w:t xml:space="preserve">Carroll, R. M., &amp; Nordholm, L. A. (1975). Sampling Characteristics of Kelley's ε and Hays' ω. </w:t>
      </w:r>
      <w:r w:rsidRPr="00F34EBF">
        <w:rPr>
          <w:i/>
        </w:rPr>
        <w:t>Educational and psychological measurement, 35</w:t>
      </w:r>
      <w:r w:rsidRPr="00F34EBF">
        <w:t>, 541-554. doi:10.1177/001316447503500304</w:t>
      </w:r>
    </w:p>
    <w:p w14:paraId="01FB911C" w14:textId="77777777" w:rsidR="00F34EBF" w:rsidRPr="00F34EBF" w:rsidRDefault="00F34EBF" w:rsidP="00F34EBF">
      <w:pPr>
        <w:pStyle w:val="EndNoteBibliography"/>
        <w:spacing w:after="0"/>
        <w:ind w:left="720" w:hanging="720"/>
      </w:pPr>
      <w:r w:rsidRPr="00F34EBF">
        <w:t xml:space="preserve">Cohen, J. (1962). The statistical power of abnormal-social psychological research: A review. </w:t>
      </w:r>
      <w:r w:rsidRPr="00F34EBF">
        <w:rPr>
          <w:i/>
        </w:rPr>
        <w:t>The Journal of Abnormal and Social Psychology, 65</w:t>
      </w:r>
      <w:r w:rsidRPr="00F34EBF">
        <w:t>, 145-153. doi:10.1037/h0045186</w:t>
      </w:r>
    </w:p>
    <w:p w14:paraId="56A70F48" w14:textId="77777777" w:rsidR="00F34EBF" w:rsidRPr="00F34EBF" w:rsidRDefault="00F34EBF" w:rsidP="00F34EBF">
      <w:pPr>
        <w:pStyle w:val="EndNoteBibliography"/>
        <w:spacing w:after="0"/>
        <w:ind w:left="720" w:hanging="720"/>
      </w:pPr>
      <w:r w:rsidRPr="00F34EBF">
        <w:t xml:space="preserve">Cohen, J. (1970). Approximate power and sample size determination for common one-sample and two-sample hypothesis tests. </w:t>
      </w:r>
      <w:r w:rsidRPr="00F34EBF">
        <w:rPr>
          <w:i/>
        </w:rPr>
        <w:t>Educational and Psychological Measurement, 30</w:t>
      </w:r>
      <w:r w:rsidRPr="00F34EBF">
        <w:t xml:space="preserve">, 811-831. </w:t>
      </w:r>
    </w:p>
    <w:p w14:paraId="07864BCD" w14:textId="77777777" w:rsidR="00F34EBF" w:rsidRPr="00F34EBF" w:rsidRDefault="00F34EBF" w:rsidP="00F34EBF">
      <w:pPr>
        <w:pStyle w:val="EndNoteBibliography"/>
        <w:spacing w:after="0"/>
        <w:ind w:left="720" w:hanging="720"/>
      </w:pPr>
      <w:r w:rsidRPr="00F34EBF">
        <w:t xml:space="preserve">Cohen, J. (1977). </w:t>
      </w:r>
      <w:r w:rsidRPr="00F34EBF">
        <w:rPr>
          <w:i/>
        </w:rPr>
        <w:t>Statistical power analysis for the behavioral sciences</w:t>
      </w:r>
      <w:r w:rsidRPr="00F34EBF">
        <w:t xml:space="preserve"> (2nd ed.). Hillsdale, NJ, US: Lawrence Erlbaum Associates, Inc.</w:t>
      </w:r>
    </w:p>
    <w:p w14:paraId="11762487" w14:textId="77777777" w:rsidR="00F34EBF" w:rsidRPr="00F34EBF" w:rsidRDefault="00F34EBF" w:rsidP="00F34EBF">
      <w:pPr>
        <w:pStyle w:val="EndNoteBibliography"/>
        <w:spacing w:after="0"/>
        <w:ind w:left="720" w:hanging="720"/>
      </w:pPr>
      <w:r w:rsidRPr="00F34EBF">
        <w:t>Cohen, J. (1988). Statistical power analysis for the behavioral sciences (2nd ed.). Hillsdale, New Jersey: Erlbaum.</w:t>
      </w:r>
    </w:p>
    <w:p w14:paraId="26CF56D0" w14:textId="77777777" w:rsidR="00F34EBF" w:rsidRPr="00F34EBF" w:rsidRDefault="00F34EBF" w:rsidP="00F34EBF">
      <w:pPr>
        <w:pStyle w:val="EndNoteBibliography"/>
        <w:spacing w:after="0"/>
        <w:ind w:left="720" w:hanging="720"/>
      </w:pPr>
      <w:r w:rsidRPr="00F34EBF">
        <w:t xml:space="preserve">Cooper, H., &amp; Findley, M. (1982a). Expected Effect Sizes. </w:t>
      </w:r>
      <w:r w:rsidRPr="00F34EBF">
        <w:rPr>
          <w:i/>
        </w:rPr>
        <w:t>Personality and Social Psychology Bulletin, 8</w:t>
      </w:r>
      <w:r w:rsidRPr="00F34EBF">
        <w:t>, 168-173. doi:10.1177/014616728281026</w:t>
      </w:r>
    </w:p>
    <w:p w14:paraId="5D8F8894" w14:textId="77777777" w:rsidR="00F34EBF" w:rsidRPr="00F34EBF" w:rsidRDefault="00F34EBF" w:rsidP="00F34EBF">
      <w:pPr>
        <w:pStyle w:val="EndNoteBibliography"/>
        <w:spacing w:after="0"/>
        <w:ind w:left="720" w:hanging="720"/>
      </w:pPr>
      <w:r w:rsidRPr="00F34EBF">
        <w:t xml:space="preserve">Cooper, H., &amp; Findley, M. (1982b). Expected Effect Sizes: Estimates for Statistical Power Analysis in Social Psychology. </w:t>
      </w:r>
      <w:r w:rsidRPr="00F34EBF">
        <w:rPr>
          <w:i/>
        </w:rPr>
        <w:t>Personality and Social Psychology Bulletin, 8</w:t>
      </w:r>
      <w:r w:rsidRPr="00F34EBF">
        <w:t>, 168-173. doi:10.1177/014616728281026</w:t>
      </w:r>
    </w:p>
    <w:p w14:paraId="0E9703C5" w14:textId="77777777" w:rsidR="00F34EBF" w:rsidRPr="00F34EBF" w:rsidRDefault="00F34EBF" w:rsidP="00F34EBF">
      <w:pPr>
        <w:pStyle w:val="EndNoteBibliography"/>
        <w:spacing w:after="0"/>
        <w:ind w:left="720" w:hanging="720"/>
      </w:pPr>
      <w:r w:rsidRPr="00F34EBF">
        <w:t xml:space="preserve">Cumming, G. (2013). The New Statistics. </w:t>
      </w:r>
      <w:r w:rsidRPr="00F34EBF">
        <w:rPr>
          <w:i/>
        </w:rPr>
        <w:t>Psychological Science, 25</w:t>
      </w:r>
      <w:r w:rsidRPr="00F34EBF">
        <w:t>, 7-29. doi:10.1177/0956797613504966</w:t>
      </w:r>
    </w:p>
    <w:p w14:paraId="295EA897" w14:textId="77777777" w:rsidR="00F34EBF" w:rsidRPr="00F34EBF" w:rsidRDefault="00F34EBF" w:rsidP="00F34EBF">
      <w:pPr>
        <w:pStyle w:val="EndNoteBibliography"/>
        <w:spacing w:after="0"/>
        <w:ind w:left="720" w:hanging="720"/>
      </w:pPr>
      <w:r w:rsidRPr="00F34EBF">
        <w:t xml:space="preserve">Cumming, G., Fidler, F., Kalinowski, P., &amp; Lai, J. (2012). The statistical recommendations of the American Psychological Association Publication Manual: Effect sizes, confidence intervals, and meta-analysis. </w:t>
      </w:r>
      <w:r w:rsidRPr="00F34EBF">
        <w:rPr>
          <w:i/>
        </w:rPr>
        <w:t>Australian Journal of Psychology, 64</w:t>
      </w:r>
      <w:r w:rsidRPr="00F34EBF">
        <w:t>, 138-146. doi:10.1111/j.1742-9536.2011.00037.x</w:t>
      </w:r>
    </w:p>
    <w:p w14:paraId="40F5FFBF" w14:textId="77777777" w:rsidR="00F34EBF" w:rsidRPr="00F34EBF" w:rsidRDefault="00F34EBF" w:rsidP="00F34EBF">
      <w:pPr>
        <w:pStyle w:val="EndNoteBibliography"/>
        <w:spacing w:after="0"/>
        <w:ind w:left="720" w:hanging="720"/>
      </w:pPr>
      <w:r w:rsidRPr="00F34EBF">
        <w:t xml:space="preserve">Cumming, G., Fidler, F., Leonard, M., Kalinowski, P., Christiansen, A., Kleinig, A., . . . Wilson, S. (2007). Statistical reform in psychology: Is anything changing? </w:t>
      </w:r>
      <w:r w:rsidRPr="00F34EBF">
        <w:rPr>
          <w:i/>
        </w:rPr>
        <w:t>Psychological Science, 18</w:t>
      </w:r>
      <w:r w:rsidRPr="00F34EBF">
        <w:t>, 230-232. doi:10.1111/j.1467-9280.2007.01881.x</w:t>
      </w:r>
    </w:p>
    <w:p w14:paraId="283F44E4" w14:textId="77777777" w:rsidR="00F34EBF" w:rsidRPr="00F34EBF" w:rsidRDefault="00F34EBF" w:rsidP="00F34EBF">
      <w:pPr>
        <w:pStyle w:val="EndNoteBibliography"/>
        <w:spacing w:after="0"/>
        <w:ind w:left="720" w:hanging="720"/>
      </w:pPr>
      <w:r w:rsidRPr="00F34EBF">
        <w:t xml:space="preserve">Faul, F., Erdfelder, E., Lang, A.-G., &amp; Buchner, A. (2007). G*Power 3: A flexible statistical power analysis program for the social, behavioral, and biomedical sciences. </w:t>
      </w:r>
      <w:r w:rsidRPr="00F34EBF">
        <w:rPr>
          <w:i/>
        </w:rPr>
        <w:t>Behavior Research Methods, 39</w:t>
      </w:r>
      <w:r w:rsidRPr="00F34EBF">
        <w:t>, 175-191. doi:10.3758/bf03193146</w:t>
      </w:r>
    </w:p>
    <w:p w14:paraId="759543B5" w14:textId="77777777" w:rsidR="00F34EBF" w:rsidRPr="00F34EBF" w:rsidRDefault="00F34EBF" w:rsidP="00F34EBF">
      <w:pPr>
        <w:pStyle w:val="EndNoteBibliography"/>
        <w:spacing w:after="0"/>
        <w:ind w:left="720" w:hanging="720"/>
      </w:pPr>
      <w:r w:rsidRPr="00F34EBF">
        <w:t xml:space="preserve">Fidler, F., Cumming, G., Thomason, N., Pannuzzo, D., Smith, J., Fyffe, P., . . . Schmitt, R. (2005). Toward Improved Statistical Reporting in the Journal of Consulting and Clinical Psychology. </w:t>
      </w:r>
      <w:r w:rsidRPr="00F34EBF">
        <w:rPr>
          <w:i/>
        </w:rPr>
        <w:t>Journal of Consulting and Clinical Psychology, 73</w:t>
      </w:r>
      <w:r w:rsidRPr="00F34EBF">
        <w:t>, 136-143. doi:10.1037/0022-006X.73.1.136</w:t>
      </w:r>
    </w:p>
    <w:p w14:paraId="0DCB7C50" w14:textId="7C4BF089" w:rsidR="00F34EBF" w:rsidRPr="00F34EBF" w:rsidRDefault="00F34EBF" w:rsidP="00F34EBF">
      <w:pPr>
        <w:pStyle w:val="EndNoteBibliography"/>
        <w:spacing w:after="0"/>
        <w:ind w:left="720" w:hanging="720"/>
      </w:pPr>
      <w:r w:rsidRPr="00F34EBF">
        <w:lastRenderedPageBreak/>
        <w:t xml:space="preserve">Garcia, J., &amp; Quintana-Domeque, C. (2007). The evolution of adult height in Europe: A brief note. </w:t>
      </w:r>
      <w:r w:rsidRPr="00F34EBF">
        <w:rPr>
          <w:i/>
        </w:rPr>
        <w:t>Economics &amp; Human Biology, 5</w:t>
      </w:r>
      <w:r w:rsidRPr="00F34EBF">
        <w:t>, 340-349. doi:</w:t>
      </w:r>
      <w:hyperlink r:id="rId21" w:history="1">
        <w:r w:rsidRPr="00F34EBF">
          <w:rPr>
            <w:rStyle w:val="Hyperlink"/>
          </w:rPr>
          <w:t>https://doi.org/10.1016/j.ehb.2007.02.002</w:t>
        </w:r>
      </w:hyperlink>
    </w:p>
    <w:p w14:paraId="4C79648C" w14:textId="77777777" w:rsidR="00F34EBF" w:rsidRPr="00F34EBF" w:rsidRDefault="00F34EBF" w:rsidP="00F34EBF">
      <w:pPr>
        <w:pStyle w:val="EndNoteBibliography"/>
        <w:spacing w:after="0"/>
        <w:ind w:left="720" w:hanging="720"/>
      </w:pPr>
      <w:r w:rsidRPr="00F34EBF">
        <w:t xml:space="preserve">Gibbons, R. D., Hedeker, D. R., &amp; Davis, J. M. (1993). Estimation of Effect Size From a Series of Experiments Involving Paired Comparisons. </w:t>
      </w:r>
      <w:r w:rsidRPr="00F34EBF">
        <w:rPr>
          <w:i/>
        </w:rPr>
        <w:t>Journal of Educational Statistics, 18</w:t>
      </w:r>
      <w:r w:rsidRPr="00F34EBF">
        <w:t>, 271-279. doi:10.3102/10769986018003271</w:t>
      </w:r>
    </w:p>
    <w:p w14:paraId="37BF9DEF" w14:textId="77777777" w:rsidR="00F34EBF" w:rsidRPr="00F34EBF" w:rsidRDefault="00F34EBF" w:rsidP="00F34EBF">
      <w:pPr>
        <w:pStyle w:val="EndNoteBibliography"/>
        <w:spacing w:after="0"/>
        <w:ind w:left="720" w:hanging="720"/>
      </w:pPr>
      <w:r w:rsidRPr="00F34EBF">
        <w:t xml:space="preserve">Haase, R. F., Waechter, D. M., &amp; Solomon, G. S. (1982). How significant is a significant difference? Average effect size of research in counseling psychology. </w:t>
      </w:r>
      <w:r w:rsidRPr="00F34EBF">
        <w:rPr>
          <w:i/>
        </w:rPr>
        <w:t>Journal of Counseling Psychology, 29</w:t>
      </w:r>
      <w:r w:rsidRPr="00F34EBF">
        <w:t>, 58-65. doi:10.1037/0022-0167.29.1.58</w:t>
      </w:r>
    </w:p>
    <w:p w14:paraId="14FB0BF7" w14:textId="77777777" w:rsidR="00F34EBF" w:rsidRPr="00F34EBF" w:rsidRDefault="00F34EBF" w:rsidP="00F34EBF">
      <w:pPr>
        <w:pStyle w:val="EndNoteBibliography"/>
        <w:spacing w:after="0"/>
        <w:ind w:left="720" w:hanging="720"/>
      </w:pPr>
      <w:r w:rsidRPr="00F34EBF">
        <w:t xml:space="preserve">Hattie, J. (2009). </w:t>
      </w:r>
      <w:r w:rsidRPr="00F34EBF">
        <w:rPr>
          <w:i/>
        </w:rPr>
        <w:t>Visible learning: A synthesis of over 800 meta-analyses relating to achievement</w:t>
      </w:r>
      <w:r w:rsidRPr="00F34EBF">
        <w:t>. London, England: Routledge.</w:t>
      </w:r>
    </w:p>
    <w:p w14:paraId="57147316" w14:textId="77777777" w:rsidR="00F34EBF" w:rsidRPr="00F34EBF" w:rsidRDefault="00F34EBF" w:rsidP="00F34EBF">
      <w:pPr>
        <w:pStyle w:val="EndNoteBibliography"/>
        <w:spacing w:after="0"/>
        <w:ind w:left="720" w:hanging="720"/>
      </w:pPr>
      <w:r w:rsidRPr="00F34EBF">
        <w:t xml:space="preserve">Hedges, L. V. (1981). Distribution Theory for Glass's Estimator of Effect size and Related Estimators. </w:t>
      </w:r>
      <w:r w:rsidRPr="00F34EBF">
        <w:rPr>
          <w:i/>
        </w:rPr>
        <w:t>Journal of Educational Statistics, 6</w:t>
      </w:r>
      <w:r w:rsidRPr="00F34EBF">
        <w:t>, 107-128. doi:10.3102/10769986006002107</w:t>
      </w:r>
    </w:p>
    <w:p w14:paraId="293AC6EA" w14:textId="77777777" w:rsidR="00F34EBF" w:rsidRPr="00F34EBF" w:rsidRDefault="00F34EBF" w:rsidP="00F34EBF">
      <w:pPr>
        <w:pStyle w:val="EndNoteBibliography"/>
        <w:spacing w:after="0"/>
        <w:ind w:left="720" w:hanging="720"/>
      </w:pPr>
      <w:r w:rsidRPr="00F34EBF">
        <w:t>Hedges, L. V., &amp; Olkin, I. (1985). Statistical Methods for Meta Analysis. San Diego, CA: Academic Press.</w:t>
      </w:r>
    </w:p>
    <w:p w14:paraId="125D7445" w14:textId="77777777" w:rsidR="00F34EBF" w:rsidRPr="00F34EBF" w:rsidRDefault="00F34EBF" w:rsidP="00F34EBF">
      <w:pPr>
        <w:pStyle w:val="EndNoteBibliography"/>
        <w:spacing w:after="0"/>
        <w:ind w:left="720" w:hanging="720"/>
      </w:pPr>
      <w:r w:rsidRPr="00F34EBF">
        <w:t xml:space="preserve">Hill, C. J., Bloom, H. S., Black, A. R., &amp; Lipsey, M. W. (2008). Empirical Benchmarks for Interpreting Effect Sizes in Research. </w:t>
      </w:r>
      <w:r w:rsidRPr="00F34EBF">
        <w:rPr>
          <w:i/>
        </w:rPr>
        <w:t>Child Development Perspectives, 2</w:t>
      </w:r>
      <w:r w:rsidRPr="00F34EBF">
        <w:t>, 172-177. doi:10.1111/j.1750-8606.2008.00061.x</w:t>
      </w:r>
    </w:p>
    <w:p w14:paraId="12EBFF1D" w14:textId="77777777" w:rsidR="00F34EBF" w:rsidRPr="00F34EBF" w:rsidRDefault="00F34EBF" w:rsidP="00F34EBF">
      <w:pPr>
        <w:pStyle w:val="EndNoteBibliography"/>
        <w:spacing w:after="0"/>
        <w:ind w:left="720" w:hanging="720"/>
      </w:pPr>
      <w:r w:rsidRPr="00F34EBF">
        <w:t xml:space="preserve">Kruschke, J. K., &amp; Liddell, T. M. (2017). The Bayesian New Statistics: Hypothesis testing, estimation, meta-analysis, and power analysis from a Bayesian perspective. </w:t>
      </w:r>
      <w:r w:rsidRPr="00F34EBF">
        <w:rPr>
          <w:i/>
        </w:rPr>
        <w:t>Psychonomic Bulletin &amp; Review</w:t>
      </w:r>
      <w:r w:rsidRPr="00F34EBF">
        <w:t>. doi:10.3758/s13423-016-1221-4</w:t>
      </w:r>
    </w:p>
    <w:p w14:paraId="48FCB0AA" w14:textId="77777777" w:rsidR="00F34EBF" w:rsidRPr="00F34EBF" w:rsidRDefault="00F34EBF" w:rsidP="00F34EBF">
      <w:pPr>
        <w:pStyle w:val="EndNoteBibliography"/>
        <w:spacing w:after="0"/>
        <w:ind w:left="720" w:hanging="720"/>
      </w:pPr>
      <w:r w:rsidRPr="00F34EBF">
        <w:t xml:space="preserve">Lakens, D. (2013). Calculating and reporting effect sizes to facilitate cumulative science: a practical primer for t-tests and ANOVAs. </w:t>
      </w:r>
      <w:r w:rsidRPr="00F34EBF">
        <w:rPr>
          <w:i/>
        </w:rPr>
        <w:t>Frontiers in Psychology, 4</w:t>
      </w:r>
      <w:r w:rsidRPr="00F34EBF">
        <w:t>, 863. doi:10.3389/fpsyg.2013.00863</w:t>
      </w:r>
    </w:p>
    <w:p w14:paraId="68BEAD7A" w14:textId="77777777" w:rsidR="00F34EBF" w:rsidRPr="00F34EBF" w:rsidRDefault="00F34EBF" w:rsidP="00F34EBF">
      <w:pPr>
        <w:pStyle w:val="EndNoteBibliography"/>
        <w:spacing w:after="0"/>
        <w:ind w:left="720" w:hanging="720"/>
      </w:pPr>
      <w:r w:rsidRPr="00F34EBF">
        <w:t xml:space="preserve">Levine, T. R., &amp; Hullett, C. R. (2006). Eta Squared, Partial Eta Squared, and Misreporting of Effect Size in Communication Research. </w:t>
      </w:r>
      <w:r w:rsidRPr="00F34EBF">
        <w:rPr>
          <w:i/>
        </w:rPr>
        <w:t>Human Communication Research, 28</w:t>
      </w:r>
      <w:r w:rsidRPr="00F34EBF">
        <w:t>, 612-625. doi:10.1111/j.1468-2958.2002.tb00828.x</w:t>
      </w:r>
    </w:p>
    <w:p w14:paraId="6464BA9C" w14:textId="77777777" w:rsidR="00F34EBF" w:rsidRPr="00F34EBF" w:rsidRDefault="00F34EBF" w:rsidP="00F34EBF">
      <w:pPr>
        <w:pStyle w:val="EndNoteBibliography"/>
        <w:spacing w:after="0"/>
        <w:ind w:left="720" w:hanging="720"/>
      </w:pPr>
      <w:r w:rsidRPr="00F34EBF">
        <w:t xml:space="preserve">Lipsey, M., Bloom, H., Hill, C., &amp; Rebeck Black, A. (2007). How big is big enough? Achievement effect sizes in education. </w:t>
      </w:r>
      <w:r w:rsidRPr="00F34EBF">
        <w:rPr>
          <w:i/>
        </w:rPr>
        <w:t>University of Pennsylvania Graduate School of Education</w:t>
      </w:r>
      <w:r w:rsidRPr="00F34EBF">
        <w:t xml:space="preserve">. </w:t>
      </w:r>
    </w:p>
    <w:p w14:paraId="4FFF9BBC" w14:textId="77777777" w:rsidR="00F34EBF" w:rsidRPr="00F34EBF" w:rsidRDefault="00F34EBF" w:rsidP="00F34EBF">
      <w:pPr>
        <w:pStyle w:val="EndNoteBibliography"/>
        <w:spacing w:after="0"/>
        <w:ind w:left="720" w:hanging="720"/>
      </w:pPr>
      <w:r w:rsidRPr="00F34EBF">
        <w:t xml:space="preserve">Lipsey, M. W., &amp; Wilson, D. B. (1993). The efficacy of psychological, educational, and behavioral treatment: Confirmation from meta-analysis. </w:t>
      </w:r>
      <w:r w:rsidRPr="00F34EBF">
        <w:rPr>
          <w:i/>
        </w:rPr>
        <w:t>American Psychologist, 48</w:t>
      </w:r>
      <w:r w:rsidRPr="00F34EBF">
        <w:t>, 1181-1209. doi:10.1037/0003-066X.48.12.1181</w:t>
      </w:r>
    </w:p>
    <w:p w14:paraId="750A035D" w14:textId="77777777" w:rsidR="00F34EBF" w:rsidRPr="00F34EBF" w:rsidRDefault="00F34EBF" w:rsidP="00F34EBF">
      <w:pPr>
        <w:pStyle w:val="EndNoteBibliography"/>
        <w:spacing w:after="0"/>
        <w:ind w:left="720" w:hanging="720"/>
      </w:pPr>
      <w:r w:rsidRPr="00F34EBF">
        <w:t>Lovakov, A., &amp; Agadullina, E. (2017). Empirically Derived Guidelines for Interpreting Effect Size in Social Psychology. doi:10.31234/osf.io/2epc4</w:t>
      </w:r>
    </w:p>
    <w:p w14:paraId="0F02406A" w14:textId="77777777" w:rsidR="00F34EBF" w:rsidRPr="00F34EBF" w:rsidRDefault="00F34EBF" w:rsidP="00F34EBF">
      <w:pPr>
        <w:pStyle w:val="EndNoteBibliography"/>
        <w:spacing w:after="0"/>
        <w:ind w:left="720" w:hanging="720"/>
      </w:pPr>
      <w:r w:rsidRPr="00F34EBF">
        <w:t xml:space="preserve">Maher, J. M., Markey, J. C., &amp; Ebert-May, D. (2013). The Other Half of the Story: Effect Size Analysis in Quantitative Research. </w:t>
      </w:r>
      <w:r w:rsidRPr="00F34EBF">
        <w:rPr>
          <w:i/>
        </w:rPr>
        <w:t>CBE Life Sciences Education, 12</w:t>
      </w:r>
      <w:r w:rsidRPr="00F34EBF">
        <w:t>, 345-351. doi:10.1187/cbe.13-04-0082</w:t>
      </w:r>
    </w:p>
    <w:p w14:paraId="663DE4A1" w14:textId="77777777" w:rsidR="00F34EBF" w:rsidRPr="00F34EBF" w:rsidRDefault="00F34EBF" w:rsidP="00F34EBF">
      <w:pPr>
        <w:pStyle w:val="EndNoteBibliography"/>
        <w:spacing w:after="0"/>
        <w:ind w:left="720" w:hanging="720"/>
      </w:pPr>
      <w:r w:rsidRPr="00F34EBF">
        <w:t xml:space="preserve">Maxwell, S., Camp, C., &amp; Arvey, R. (1981). Measures of strength of association: A comparative examination. </w:t>
      </w:r>
      <w:r w:rsidRPr="00F34EBF">
        <w:rPr>
          <w:i/>
        </w:rPr>
        <w:t>The Journal of applied psychology, 66</w:t>
      </w:r>
      <w:r w:rsidRPr="00F34EBF">
        <w:t xml:space="preserve">, 525-534. </w:t>
      </w:r>
    </w:p>
    <w:p w14:paraId="320ACF9E" w14:textId="77777777" w:rsidR="00F34EBF" w:rsidRPr="00F34EBF" w:rsidRDefault="00F34EBF" w:rsidP="00F34EBF">
      <w:pPr>
        <w:pStyle w:val="EndNoteBibliography"/>
        <w:spacing w:after="0"/>
        <w:ind w:left="720" w:hanging="720"/>
      </w:pPr>
      <w:r w:rsidRPr="00F34EBF">
        <w:t xml:space="preserve">Maxwell, S. E., Lau, M. Y., &amp; Howard, G. S. (2015). Is psychology suffering from a replication crisis? What does “failure to replicate” really mean? </w:t>
      </w:r>
      <w:r w:rsidRPr="00F34EBF">
        <w:rPr>
          <w:i/>
        </w:rPr>
        <w:t>American Psychologist, 70</w:t>
      </w:r>
      <w:r w:rsidRPr="00F34EBF">
        <w:t>, 487-498. doi:10.1037/a0039400</w:t>
      </w:r>
    </w:p>
    <w:p w14:paraId="364F5C9F" w14:textId="77777777" w:rsidR="00F34EBF" w:rsidRPr="00F34EBF" w:rsidRDefault="00F34EBF" w:rsidP="00F34EBF">
      <w:pPr>
        <w:pStyle w:val="EndNoteBibliography"/>
        <w:spacing w:after="0"/>
        <w:ind w:left="720" w:hanging="720"/>
      </w:pPr>
      <w:r w:rsidRPr="00F34EBF">
        <w:t xml:space="preserve">McGrath, R. E., &amp; Meyer, G. J. (2006). When effect sizes disagree: the case of r and d. </w:t>
      </w:r>
      <w:r w:rsidRPr="00F34EBF">
        <w:rPr>
          <w:i/>
        </w:rPr>
        <w:t>Psychological Methods, 11</w:t>
      </w:r>
      <w:r w:rsidRPr="00F34EBF">
        <w:t>, 386-401. doi:10.1037/1082-989x.11.4.386</w:t>
      </w:r>
    </w:p>
    <w:p w14:paraId="54B58C08" w14:textId="77777777" w:rsidR="00F34EBF" w:rsidRPr="00F34EBF" w:rsidRDefault="00F34EBF" w:rsidP="00F34EBF">
      <w:pPr>
        <w:pStyle w:val="EndNoteBibliography"/>
        <w:spacing w:after="0"/>
        <w:ind w:left="720" w:hanging="720"/>
      </w:pPr>
      <w:r w:rsidRPr="00F34EBF">
        <w:t xml:space="preserve">Morris, J. A., &amp; Gardner, M. J. (1988). Statistics in Medicine: Calculating confidence intervals for relative risks (odds ratios) and standardised ratios and rates. </w:t>
      </w:r>
      <w:r w:rsidRPr="00F34EBF">
        <w:rPr>
          <w:i/>
        </w:rPr>
        <w:t>British Medical Journal (Clinical research ed.), 296</w:t>
      </w:r>
      <w:r w:rsidRPr="00F34EBF">
        <w:t>, 1313-1316. doi:10.1136/bmj.296.6632.1313</w:t>
      </w:r>
    </w:p>
    <w:p w14:paraId="03D31A7C" w14:textId="77777777" w:rsidR="00F34EBF" w:rsidRPr="00F34EBF" w:rsidRDefault="00F34EBF" w:rsidP="00F34EBF">
      <w:pPr>
        <w:pStyle w:val="EndNoteBibliography"/>
        <w:spacing w:after="0"/>
        <w:ind w:left="720" w:hanging="720"/>
      </w:pPr>
      <w:r w:rsidRPr="00F34EBF">
        <w:t xml:space="preserve">Morris, S. B., &amp; DeShon, R. P. (2002). Combining effect size estimates in meta-analysis with repeated measures and independent-groups designs. </w:t>
      </w:r>
      <w:r w:rsidRPr="00F34EBF">
        <w:rPr>
          <w:i/>
        </w:rPr>
        <w:t>Psychol Methods, 7</w:t>
      </w:r>
      <w:r w:rsidRPr="00F34EBF">
        <w:t xml:space="preserve">, 105-125. </w:t>
      </w:r>
    </w:p>
    <w:p w14:paraId="5B46EA92" w14:textId="77777777" w:rsidR="00F34EBF" w:rsidRPr="00F34EBF" w:rsidRDefault="00F34EBF" w:rsidP="00F34EBF">
      <w:pPr>
        <w:pStyle w:val="EndNoteBibliography"/>
        <w:spacing w:after="0"/>
        <w:ind w:left="720" w:hanging="720"/>
      </w:pPr>
      <w:r w:rsidRPr="00F34EBF">
        <w:t xml:space="preserve">Olejnik, S., &amp; Algina, J. (2003). Generalized eta and omega squared statistics: measures of effect size for some common research designs. </w:t>
      </w:r>
      <w:r w:rsidRPr="00F34EBF">
        <w:rPr>
          <w:i/>
        </w:rPr>
        <w:t>Psychological Methods, 8</w:t>
      </w:r>
      <w:r w:rsidRPr="00F34EBF">
        <w:t>, 434-447. doi:10.1037/1082-989x.8.4.434</w:t>
      </w:r>
    </w:p>
    <w:p w14:paraId="4526C7EB" w14:textId="77777777" w:rsidR="00F34EBF" w:rsidRPr="00F34EBF" w:rsidRDefault="00F34EBF" w:rsidP="00F34EBF">
      <w:pPr>
        <w:pStyle w:val="EndNoteBibliography"/>
        <w:spacing w:after="0"/>
        <w:ind w:left="720" w:hanging="720"/>
      </w:pPr>
      <w:r w:rsidRPr="00F34EBF">
        <w:lastRenderedPageBreak/>
        <w:t xml:space="preserve">Open Science Collaboration. (2015). Estimating the reproducibility of psychological science. </w:t>
      </w:r>
      <w:r w:rsidRPr="00F34EBF">
        <w:rPr>
          <w:i/>
        </w:rPr>
        <w:t>Science, 349</w:t>
      </w:r>
      <w:r w:rsidRPr="00F34EBF">
        <w:t xml:space="preserve">. </w:t>
      </w:r>
    </w:p>
    <w:p w14:paraId="05E998B6" w14:textId="77777777" w:rsidR="00F34EBF" w:rsidRPr="00F34EBF" w:rsidRDefault="00F34EBF" w:rsidP="00F34EBF">
      <w:pPr>
        <w:pStyle w:val="EndNoteBibliography"/>
        <w:spacing w:after="0"/>
        <w:ind w:left="720" w:hanging="720"/>
      </w:pPr>
      <w:r w:rsidRPr="00F34EBF">
        <w:t xml:space="preserve">Pearson, K. (1903). On the influence of natural selection on the variability and correlation of organs. </w:t>
      </w:r>
      <w:r w:rsidRPr="00F34EBF">
        <w:rPr>
          <w:i/>
        </w:rPr>
        <w:t>Philosophical Transactions of the Royal Society of London., 200</w:t>
      </w:r>
      <w:r w:rsidRPr="00F34EBF">
        <w:t xml:space="preserve">, 1. </w:t>
      </w:r>
    </w:p>
    <w:p w14:paraId="6369A75F" w14:textId="77777777" w:rsidR="00F34EBF" w:rsidRPr="00F34EBF" w:rsidRDefault="00F34EBF" w:rsidP="00F34EBF">
      <w:pPr>
        <w:pStyle w:val="EndNoteBibliography"/>
        <w:spacing w:after="0"/>
        <w:ind w:left="720" w:hanging="720"/>
      </w:pPr>
      <w:r w:rsidRPr="00F34EBF">
        <w:t xml:space="preserve">Reiser, B., &amp; Faraggi, D. (1999). Confidence Intervals for the Overlapping Coefficient: the Normal Equal Variance Case. </w:t>
      </w:r>
      <w:r w:rsidRPr="00F34EBF">
        <w:rPr>
          <w:i/>
        </w:rPr>
        <w:t>Journal of the Royal Statistical Society: Series D (The Statistician), 48</w:t>
      </w:r>
      <w:r w:rsidRPr="00F34EBF">
        <w:t>, 413-418. doi:10.1111/1467-9884.00199</w:t>
      </w:r>
    </w:p>
    <w:p w14:paraId="2B039328" w14:textId="77777777" w:rsidR="00F34EBF" w:rsidRPr="00F34EBF" w:rsidRDefault="00F34EBF" w:rsidP="00F34EBF">
      <w:pPr>
        <w:pStyle w:val="EndNoteBibliography"/>
        <w:spacing w:after="0"/>
        <w:ind w:left="720" w:hanging="720"/>
      </w:pPr>
      <w:r w:rsidRPr="00F34EBF">
        <w:t xml:space="preserve">Richard, F. D., Bond Jr, C. F., &amp; Stokes-Zoota, J. J. (2003). One hundred years of social psychology quantitatively described. </w:t>
      </w:r>
      <w:r w:rsidRPr="00F34EBF">
        <w:rPr>
          <w:i/>
        </w:rPr>
        <w:t>Review of General Psychology, 7</w:t>
      </w:r>
      <w:r w:rsidRPr="00F34EBF">
        <w:t>, 331-363. doi:10.1037/1089-2680.7.4.331</w:t>
      </w:r>
    </w:p>
    <w:p w14:paraId="2C8A9B73" w14:textId="31F5B516" w:rsidR="00F34EBF" w:rsidRPr="00F34EBF" w:rsidRDefault="00F34EBF" w:rsidP="00F34EBF">
      <w:pPr>
        <w:pStyle w:val="EndNoteBibliography"/>
        <w:spacing w:after="0"/>
        <w:ind w:left="720" w:hanging="720"/>
      </w:pPr>
      <w:r w:rsidRPr="00F34EBF">
        <w:t xml:space="preserve">Richardson, J. T. E. (2011). Eta squared and partial eta squared as measures of effect size in educational research. </w:t>
      </w:r>
      <w:r w:rsidRPr="00F34EBF">
        <w:rPr>
          <w:i/>
        </w:rPr>
        <w:t>Educational Research Review, 6</w:t>
      </w:r>
      <w:r w:rsidRPr="00F34EBF">
        <w:t>, 135-147. doi:</w:t>
      </w:r>
      <w:hyperlink r:id="rId22" w:history="1">
        <w:r w:rsidRPr="00F34EBF">
          <w:rPr>
            <w:rStyle w:val="Hyperlink"/>
          </w:rPr>
          <w:t>https://doi.org/10.1016/j.edurev.2010.12.001</w:t>
        </w:r>
      </w:hyperlink>
    </w:p>
    <w:p w14:paraId="54AB07E1" w14:textId="4E37F862" w:rsidR="00F34EBF" w:rsidRPr="00F34EBF" w:rsidRDefault="00F34EBF" w:rsidP="00F34EBF">
      <w:pPr>
        <w:pStyle w:val="EndNoteBibliography"/>
        <w:spacing w:after="0"/>
        <w:ind w:left="720" w:hanging="720"/>
      </w:pPr>
      <w:r w:rsidRPr="00F34EBF">
        <w:t xml:space="preserve">Rosenthal, R. (1991). Meta-Analytic Procedures for Social Research. Thousand Oaks, California: SAGE Publications, Inc. Retrieved from </w:t>
      </w:r>
      <w:hyperlink r:id="rId23" w:history="1">
        <w:r w:rsidRPr="00F34EBF">
          <w:rPr>
            <w:rStyle w:val="Hyperlink"/>
          </w:rPr>
          <w:t>http://methods.sagepub.com/book/meta-analytic-procedures-for-social-research</w:t>
        </w:r>
      </w:hyperlink>
      <w:r w:rsidRPr="00F34EBF">
        <w:t>. doi:10.4135/9781412984997</w:t>
      </w:r>
    </w:p>
    <w:p w14:paraId="3B2A14CE" w14:textId="77777777" w:rsidR="00F34EBF" w:rsidRPr="00F34EBF" w:rsidRDefault="00F34EBF" w:rsidP="00F34EBF">
      <w:pPr>
        <w:pStyle w:val="EndNoteBibliography"/>
        <w:spacing w:after="0"/>
        <w:ind w:left="720" w:hanging="720"/>
      </w:pPr>
      <w:r w:rsidRPr="00F34EBF">
        <w:t xml:space="preserve">Szucs, D., &amp; Ioannidis, J. P. A. (2017). Empirical assessment of published effect sizes and power in the recent cognitive neuroscience and psychology literature. </w:t>
      </w:r>
      <w:r w:rsidRPr="00F34EBF">
        <w:rPr>
          <w:i/>
        </w:rPr>
        <w:t>PLOS Biology, 15</w:t>
      </w:r>
      <w:r w:rsidRPr="00F34EBF">
        <w:t>, e2000797. doi:10.1371/journal.pbio.2000797</w:t>
      </w:r>
    </w:p>
    <w:p w14:paraId="675FF371" w14:textId="77777777" w:rsidR="00F34EBF" w:rsidRPr="00F34EBF" w:rsidRDefault="00F34EBF" w:rsidP="00F34EBF">
      <w:pPr>
        <w:pStyle w:val="EndNoteBibliography"/>
        <w:spacing w:after="0"/>
        <w:ind w:left="720" w:hanging="720"/>
      </w:pPr>
      <w:r w:rsidRPr="00F34EBF">
        <w:t xml:space="preserve">Thompson, B. (2007). Effect sizes, confidence intervals, and confidence intervals for effect sizes. </w:t>
      </w:r>
      <w:r w:rsidRPr="00F34EBF">
        <w:rPr>
          <w:i/>
        </w:rPr>
        <w:t>Psychology in the Schools, 44</w:t>
      </w:r>
      <w:r w:rsidRPr="00F34EBF">
        <w:t>, 423-432. doi:10.1002/pits.20234</w:t>
      </w:r>
    </w:p>
    <w:p w14:paraId="05BE267B" w14:textId="77777777" w:rsidR="00F34EBF" w:rsidRPr="00F34EBF" w:rsidRDefault="00F34EBF" w:rsidP="00F34EBF">
      <w:pPr>
        <w:pStyle w:val="EndNoteBibliography"/>
        <w:spacing w:after="0"/>
        <w:ind w:left="720" w:hanging="720"/>
      </w:pPr>
      <w:r w:rsidRPr="00F34EBF">
        <w:t xml:space="preserve">Ulrich, R., &amp; Wirtz, M. (2004). </w:t>
      </w:r>
      <w:r w:rsidRPr="00F34EBF">
        <w:rPr>
          <w:i/>
        </w:rPr>
        <w:t>On the correlation of a naturally and an artificially dichotomized variable</w:t>
      </w:r>
      <w:r w:rsidRPr="00F34EBF">
        <w:t xml:space="preserve"> (Vol. 57).</w:t>
      </w:r>
    </w:p>
    <w:p w14:paraId="510D7A7B" w14:textId="77777777" w:rsidR="00F34EBF" w:rsidRPr="00F34EBF" w:rsidRDefault="00F34EBF" w:rsidP="00F34EBF">
      <w:pPr>
        <w:pStyle w:val="EndNoteBibliography"/>
        <w:ind w:left="720" w:hanging="720"/>
      </w:pPr>
      <w:r w:rsidRPr="00F34EBF">
        <w:t xml:space="preserve">Wilkinson, L. (1999). Statistical methods in psychology journals: Guidelines and explanations. </w:t>
      </w:r>
      <w:r w:rsidRPr="00F34EBF">
        <w:rPr>
          <w:i/>
        </w:rPr>
        <w:t>American Psychologist, 54</w:t>
      </w:r>
      <w:r w:rsidRPr="00F34EBF">
        <w:t>, 594-604. doi:10.1037/0003-066X.54.8.594</w:t>
      </w:r>
    </w:p>
    <w:p w14:paraId="58680242" w14:textId="6AD6E49E"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20AAA7CD"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formulas x.3 and x.2 is relatively trivial, it seems worth highlighting this equivalence more explicitly as this appears to be a common source of confusion for students and researcher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Hedge’s g uses equation x.3 to calculate the pooled standard deviation instead of equation x.2, despite the fact that those formulas are mathematically identical.  </w:t>
      </w:r>
    </w:p>
    <w:p w14:paraId="57BD55D1"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592067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equation x.2</w:t>
      </w:r>
    </w:p>
    <w:p w14:paraId="1E0F17B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However, this simplifies to equation x.2 Both “</w:t>
      </w:r>
      <w:proofErr w:type="spellStart"/>
      <w:r w:rsidRPr="005A364C">
        <w:rPr>
          <w:rFonts w:ascii="Calibri" w:hAnsi="Calibri" w:cs="Calibri"/>
          <w:sz w:val="24"/>
          <w:szCs w:val="24"/>
        </w:rPr>
        <w:t>n</w:t>
      </w:r>
      <w:r w:rsidRPr="005A364C">
        <w:rPr>
          <w:rFonts w:ascii="Calibri" w:hAnsi="Calibri" w:cs="Calibri"/>
          <w:sz w:val="24"/>
          <w:szCs w:val="24"/>
          <w:vertAlign w:val="subscript"/>
        </w:rPr>
        <w:t>a</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1” and “</w:t>
      </w:r>
      <w:proofErr w:type="spellStart"/>
      <w:r w:rsidRPr="005A364C">
        <w:rPr>
          <w:rFonts w:ascii="Calibri" w:hAnsi="Calibri" w:cs="Calibri"/>
          <w:sz w:val="24"/>
          <w:szCs w:val="24"/>
        </w:rPr>
        <w:t>n</w:t>
      </w:r>
      <w:r w:rsidRPr="005A364C">
        <w:rPr>
          <w:rFonts w:ascii="Calibri" w:hAnsi="Calibri" w:cs="Calibri"/>
          <w:sz w:val="24"/>
          <w:szCs w:val="24"/>
          <w:vertAlign w:val="subscript"/>
        </w:rPr>
        <w:t>b</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xml:space="preserve">– 1” in the numerator of the fraction cancel out, as can be seen more clearly when the s is replaced with the formula for calculating the standard deviation in [x.2 expanded]. </w:t>
      </w:r>
    </w:p>
    <w:p w14:paraId="440E87F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C824A6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x.2 expanded]</w:t>
      </w:r>
    </w:p>
    <w:p w14:paraId="2D6CEBB8"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Algebraic manipulation then simplifies this formula to equation [Simplified1].</w:t>
      </w:r>
    </w:p>
    <w:p w14:paraId="469BC264" w14:textId="77777777" w:rsidR="00B264F4" w:rsidRPr="005A364C" w:rsidRDefault="00D17869" w:rsidP="00B264F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607D5A48" w14:textId="77777777" w:rsidR="00B264F4" w:rsidRPr="005A364C" w:rsidRDefault="00B264F4" w:rsidP="00B264F4">
      <w:pPr>
        <w:rPr>
          <w:rFonts w:ascii="Calibri" w:eastAsiaTheme="minorEastAsia" w:hAnsi="Calibri" w:cs="Calibri"/>
          <w:sz w:val="24"/>
          <w:szCs w:val="24"/>
        </w:rPr>
      </w:pPr>
      <w:r w:rsidRPr="005A364C">
        <w:rPr>
          <w:rFonts w:ascii="Calibri" w:hAnsi="Calibri" w:cs="Calibri"/>
          <w:sz w:val="24"/>
          <w:szCs w:val="24"/>
        </w:rPr>
        <w:t xml:space="preserve"> [simplified1]</w:t>
      </w:r>
    </w:p>
    <w:p w14:paraId="43FD61D6"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Multiplying the elements in the numerator out, we get equation [simplified2], which is identical to equation x.2 above. </w:t>
      </w:r>
    </w:p>
    <w:p w14:paraId="6A9F14DF"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7395A19D" w14:textId="1177998C" w:rsidR="00B264F4" w:rsidRPr="005A364C" w:rsidRDefault="00B264F4" w:rsidP="000014A5">
      <w:pPr>
        <w:rPr>
          <w:rFonts w:ascii="Calibri" w:hAnsi="Calibri" w:cs="Calibri"/>
          <w:sz w:val="24"/>
          <w:szCs w:val="24"/>
        </w:rPr>
      </w:pPr>
      <w:r w:rsidRPr="005A364C">
        <w:rPr>
          <w:rFonts w:ascii="Calibri" w:hAnsi="Calibri" w:cs="Calibri"/>
          <w:sz w:val="24"/>
          <w:szCs w:val="24"/>
        </w:rPr>
        <w:t>[simplified2</w:t>
      </w:r>
      <w:r w:rsidR="000014A5">
        <w:rPr>
          <w:rFonts w:ascii="Calibri" w:hAnsi="Calibri" w:cs="Calibri"/>
          <w:sz w:val="24"/>
          <w:szCs w:val="24"/>
        </w:rPr>
        <w:t xml:space="preserve">] </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D17869"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 xml:space="preserve">And </w:t>
      </w:r>
      <w:proofErr w:type="spellStart"/>
      <w:r w:rsidRPr="005A364C">
        <w:rPr>
          <w:rFonts w:ascii="Calibri" w:eastAsiaTheme="minorEastAsia" w:hAnsi="Calibri" w:cs="Calibri"/>
          <w:sz w:val="24"/>
          <w:szCs w:val="24"/>
        </w:rPr>
        <w:t>V</w:t>
      </w:r>
      <w:r w:rsidRPr="005A364C">
        <w:rPr>
          <w:rFonts w:ascii="Calibri" w:eastAsiaTheme="minorEastAsia" w:hAnsi="Calibri" w:cs="Calibri"/>
          <w:sz w:val="24"/>
          <w:szCs w:val="24"/>
          <w:vertAlign w:val="subscript"/>
        </w:rPr>
        <w:t>r</w:t>
      </w:r>
      <w:proofErr w:type="spellEnd"/>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w:t>
      </w:r>
      <w:proofErr w:type="gramStart"/>
      <w:r w:rsidRPr="005A364C">
        <w:rPr>
          <w:rFonts w:ascii="Calibri" w:eastAsiaTheme="minorEastAsia" w:hAnsi="Calibri" w:cs="Calibri"/>
          <w:sz w:val="24"/>
          <w:szCs w:val="24"/>
        </w:rPr>
        <w:t>test.</w:t>
      </w:r>
      <w:proofErr w:type="gramEnd"/>
      <w:r w:rsidRPr="005A364C">
        <w:rPr>
          <w:rFonts w:ascii="Calibri" w:eastAsiaTheme="minorEastAsia" w:hAnsi="Calibri" w:cs="Calibri"/>
          <w:sz w:val="24"/>
          <w:szCs w:val="24"/>
        </w:rPr>
        <w:t xml:space="preserve">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w:t>
      </w:r>
      <w:proofErr w:type="gramStart"/>
      <w:r w:rsidRPr="005A364C">
        <w:rPr>
          <w:rFonts w:ascii="Calibri" w:hAnsi="Calibri" w:cs="Calibri"/>
          <w:sz w:val="24"/>
          <w:szCs w:val="24"/>
        </w:rPr>
        <w:t>freedom.</w:t>
      </w:r>
      <w:proofErr w:type="gramEnd"/>
      <w:r w:rsidRPr="005A364C">
        <w:rPr>
          <w:rFonts w:ascii="Calibri" w:hAnsi="Calibri" w:cs="Calibri"/>
          <w:sz w:val="24"/>
          <w:szCs w:val="24"/>
        </w:rPr>
        <w:t xml:space="preserve">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6DA0439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proofErr w:type="spellStart"/>
      <w:r w:rsidRPr="005A364C">
        <w:rPr>
          <w:rFonts w:ascii="Calibri" w:hAnsi="Calibri" w:cs="Calibri"/>
          <w:i/>
          <w:sz w:val="24"/>
          <w:szCs w:val="24"/>
        </w:rPr>
        <w:t>d</w:t>
      </w:r>
      <w:proofErr w:type="spellEnd"/>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p>
    <w:p w14:paraId="384EA990" w14:textId="77777777"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ith ln being the natural logarithm, π being the mathematical constant pi, and OR being the odds ratio. When a researcher has access to the sample size in each group, the Ulrich-</w:t>
      </w:r>
      <w:proofErr w:type="spellStart"/>
      <w:r w:rsidRPr="005A364C">
        <w:rPr>
          <w:rFonts w:ascii="Calibri" w:hAnsi="Calibri" w:cs="Calibri"/>
          <w:sz w:val="24"/>
          <w:szCs w:val="24"/>
        </w:rPr>
        <w:t>Writz</w:t>
      </w:r>
      <w:proofErr w:type="spellEnd"/>
      <w:r w:rsidRPr="005A364C">
        <w:rPr>
          <w:rFonts w:ascii="Calibri" w:hAnsi="Calibri" w:cs="Calibri"/>
          <w:sz w:val="24"/>
          <w:szCs w:val="24"/>
        </w:rPr>
        <w:t xml:space="preserve">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w:t>
      </w:r>
      <w:proofErr w:type="spellStart"/>
      <w:r w:rsidRPr="005A364C">
        <w:rPr>
          <w:rFonts w:ascii="Calibri" w:hAnsi="Calibri" w:cs="Calibri"/>
          <w:sz w:val="24"/>
          <w:szCs w:val="24"/>
        </w:rPr>
        <w:t>Bonnett</w:t>
      </w:r>
      <w:proofErr w:type="spellEnd"/>
      <w:r w:rsidRPr="005A364C">
        <w:rPr>
          <w:rFonts w:ascii="Calibri" w:hAnsi="Calibri" w:cs="Calibri"/>
          <w:sz w:val="24"/>
          <w:szCs w:val="24"/>
        </w:rPr>
        <w:t xml:space="preserve"> (2007) for further detail. </w:t>
      </w:r>
      <w:bookmarkStart w:id="8" w:name="_GoBack"/>
      <w:bookmarkEnd w:id="0"/>
      <w:bookmarkEnd w:id="8"/>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28B9615"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 xml:space="preserve">This effect size follows a similar general form to the independent samples Cohen’s d (x.1), except the numerator is the mean difference between measures. </w:t>
      </w:r>
    </w:p>
    <w:p w14:paraId="500991B3" w14:textId="77777777" w:rsidR="00DB513B" w:rsidRPr="005A364C" w:rsidRDefault="00D17869"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1A27535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6</w:t>
      </w:r>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w:t>
      </w:r>
      <w:proofErr w:type="gramStart"/>
      <w:r w:rsidRPr="005A364C">
        <w:rPr>
          <w:rFonts w:ascii="Calibri" w:hAnsi="Calibri" w:cs="Calibri"/>
          <w:sz w:val="24"/>
          <w:szCs w:val="24"/>
        </w:rPr>
        <w:t>as:</w:t>
      </w:r>
      <w:proofErr w:type="gramEnd"/>
    </w:p>
    <w:p w14:paraId="54C705B1" w14:textId="77777777" w:rsidR="00DB513B" w:rsidRPr="005A364C" w:rsidRDefault="00D17869"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w:t>
      </w:r>
      <w:proofErr w:type="spellStart"/>
      <w:r w:rsidRPr="005A364C">
        <w:rPr>
          <w:rFonts w:ascii="Calibri" w:hAnsi="Calibri" w:cs="Calibri"/>
          <w:i/>
          <w:sz w:val="24"/>
          <w:szCs w:val="24"/>
        </w:rPr>
        <w:t>i</w:t>
      </w:r>
      <w:proofErr w:type="spellEnd"/>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w:t>
      </w:r>
      <w:proofErr w:type="gramStart"/>
      <w:r w:rsidRPr="005A364C">
        <w:rPr>
          <w:rFonts w:ascii="Calibri" w:hAnsi="Calibri" w:cs="Calibri"/>
          <w:sz w:val="24"/>
          <w:szCs w:val="24"/>
        </w:rPr>
        <w:t>scores.</w:t>
      </w:r>
      <w:proofErr w:type="gramEnd"/>
      <w:r w:rsidRPr="005A364C">
        <w:rPr>
          <w:rFonts w:ascii="Calibri" w:hAnsi="Calibri" w:cs="Calibri"/>
          <w:sz w:val="24"/>
          <w:szCs w:val="24"/>
        </w:rPr>
        <w:t xml:space="preserve">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D17869"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2E79469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Cohen (1988, p. 48)</w:t>
      </w:r>
    </w:p>
    <w:p w14:paraId="7D9641A2" w14:textId="350DC8B1"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w:t>
      </w:r>
      <w:proofErr w:type="gramStart"/>
      <w:r w:rsidRPr="005A364C">
        <w:rPr>
          <w:rFonts w:ascii="Calibri" w:hAnsi="Calibri" w:cs="Calibri"/>
          <w:sz w:val="24"/>
          <w:szCs w:val="24"/>
        </w:rPr>
        <w:t>subjects</w:t>
      </w:r>
      <w:proofErr w:type="gramEnd"/>
      <w:r w:rsidRPr="005A364C">
        <w:rPr>
          <w:rFonts w:ascii="Calibri" w:hAnsi="Calibri" w:cs="Calibri"/>
          <w:sz w:val="24"/>
          <w:szCs w:val="24"/>
        </w:rPr>
        <w:t xml:space="preserve"> measures on measure one and measure two.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w:t>
      </w:r>
      <w:r w:rsidRPr="005A364C">
        <w:rPr>
          <w:rFonts w:ascii="Calibri" w:hAnsi="Calibri" w:cs="Calibri"/>
          <w:sz w:val="24"/>
          <w:szCs w:val="24"/>
        </w:rPr>
        <w:lastRenderedPageBreak/>
        <w:t>measures increases the standard error of the difference decreases, or equivalently, the size of the test statistic increases, as can be seen in equation [Rosen]:</w:t>
      </w:r>
    </w:p>
    <w:p w14:paraId="0860CCD4" w14:textId="77777777" w:rsidR="00DB513B" w:rsidRPr="005A364C" w:rsidRDefault="00D17869"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049EA6ED"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equation [Rosen]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7 </w:t>
      </w:r>
    </w:p>
    <w:p w14:paraId="557697A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Pr="005A364C">
        <w:rPr>
          <w:rFonts w:ascii="Calibri" w:hAnsi="Calibri" w:cs="Calibri"/>
          <w:sz w:val="24"/>
          <w:szCs w:val="24"/>
        </w:rPr>
        <w:t xml:space="preserve"> is the </w:t>
      </w:r>
      <w:r w:rsidRPr="005A364C">
        <w:rPr>
          <w:rFonts w:ascii="Calibri" w:hAnsi="Calibri" w:cs="Calibri"/>
          <w:i/>
          <w:sz w:val="24"/>
          <w:szCs w:val="24"/>
        </w:rPr>
        <w:t>t</w:t>
      </w:r>
      <w:r w:rsidRPr="005A364C">
        <w:rPr>
          <w:rFonts w:ascii="Calibri" w:hAnsi="Calibri" w:cs="Calibri"/>
          <w:sz w:val="24"/>
          <w:szCs w:val="24"/>
        </w:rPr>
        <w:t xml:space="preserve"> statistic calculated as per a repeated measures </w:t>
      </w:r>
      <w:r w:rsidRPr="005A364C">
        <w:rPr>
          <w:rFonts w:ascii="Calibri" w:hAnsi="Calibri" w:cs="Calibri"/>
          <w:i/>
          <w:sz w:val="24"/>
          <w:szCs w:val="24"/>
        </w:rPr>
        <w:t xml:space="preserve">t </w:t>
      </w:r>
      <w:r w:rsidRPr="005A364C">
        <w:rPr>
          <w:rFonts w:ascii="Calibri" w:hAnsi="Calibri" w:cs="Calibri"/>
          <w:sz w:val="24"/>
          <w:szCs w:val="24"/>
        </w:rPr>
        <w:t xml:space="preserve">test, and </w:t>
      </w:r>
      <w:r w:rsidRPr="005A364C">
        <w:rPr>
          <w:rFonts w:ascii="Calibri" w:hAnsi="Calibri" w:cs="Calibri"/>
          <w:i/>
          <w:sz w:val="24"/>
          <w:szCs w:val="24"/>
        </w:rPr>
        <w:t>n</w:t>
      </w:r>
      <w:r w:rsidRPr="005A364C">
        <w:rPr>
          <w:rFonts w:ascii="Calibri" w:hAnsi="Calibri" w:cs="Calibri"/>
          <w:sz w:val="24"/>
          <w:szCs w:val="24"/>
        </w:rPr>
        <w:t xml:space="preserve"> is the sample </w:t>
      </w:r>
      <w:proofErr w:type="gramStart"/>
      <w:r w:rsidRPr="005A364C">
        <w:rPr>
          <w:rFonts w:ascii="Calibri" w:hAnsi="Calibri" w:cs="Calibri"/>
          <w:sz w:val="24"/>
          <w:szCs w:val="24"/>
        </w:rPr>
        <w:t>size.</w:t>
      </w:r>
      <w:proofErr w:type="gramEnd"/>
      <w:r w:rsidRPr="005A364C">
        <w:rPr>
          <w:rFonts w:ascii="Calibri" w:hAnsi="Calibri" w:cs="Calibri"/>
          <w:sz w:val="24"/>
          <w:szCs w:val="24"/>
        </w:rPr>
        <w:t xml:space="preserve"> </w:t>
      </w:r>
    </w:p>
    <w:p w14:paraId="41A3EAE8" w14:textId="77777777" w:rsidR="00DB513B" w:rsidRPr="005A364C" w:rsidRDefault="00D17869" w:rsidP="00DB513B">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DB513B" w:rsidRPr="005A364C">
        <w:rPr>
          <w:rFonts w:ascii="Calibri" w:hAnsi="Calibri" w:cs="Calibri"/>
          <w:sz w:val="24"/>
          <w:szCs w:val="24"/>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DB513B" w:rsidRPr="005A364C">
        <w:rPr>
          <w:rFonts w:ascii="Calibri" w:hAnsi="Calibri" w:cs="Calibri"/>
          <w:noProof/>
          <w:sz w:val="24"/>
          <w:szCs w:val="24"/>
        </w:rPr>
        <w:t>(Gibbons, Hedeker, &amp; Davis, 1993)</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D17869"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30D93057"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Gibbons, </w:t>
      </w:r>
      <w:proofErr w:type="spellStart"/>
      <w:r w:rsidRPr="005A364C">
        <w:rPr>
          <w:rFonts w:ascii="Calibri" w:hAnsi="Calibri" w:cs="Calibri"/>
          <w:sz w:val="24"/>
          <w:szCs w:val="24"/>
        </w:rPr>
        <w:t>Hedeker</w:t>
      </w:r>
      <w:proofErr w:type="spellEnd"/>
      <w:r w:rsidRPr="005A364C">
        <w:rPr>
          <w:rFonts w:ascii="Calibri" w:hAnsi="Calibri" w:cs="Calibri"/>
          <w:sz w:val="24"/>
          <w:szCs w:val="24"/>
        </w:rPr>
        <w:t xml:space="preserve"> &amp; Davis (1993, p. 274)</w:t>
      </w:r>
    </w:p>
    <w:p w14:paraId="172040A4" w14:textId="0ACD458E" w:rsidR="00DB513B" w:rsidRDefault="00DB513B" w:rsidP="00DB513B">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m:t>
        </m:r>
      </m:oMath>
      <w:r w:rsidRPr="005A364C">
        <w:rPr>
          <w:rFonts w:ascii="Calibri" w:hAnsi="Calibri" w:cs="Calibri"/>
          <w:sz w:val="24"/>
          <w:szCs w:val="24"/>
        </w:rPr>
        <w:t xml:space="preserve"> is degrees of freedom (i.e., </w:t>
      </w:r>
      <m:oMath>
        <m:r>
          <w:rPr>
            <w:rFonts w:ascii="Cambria Math" w:hAnsi="Cambria Math" w:cs="Calibri"/>
            <w:sz w:val="24"/>
            <w:szCs w:val="24"/>
          </w:rPr>
          <m:t>n - 1</m:t>
        </m:r>
      </m:oMath>
      <w:r w:rsidRPr="005A364C">
        <w:rPr>
          <w:rFonts w:ascii="Calibri" w:hAnsi="Calibri" w:cs="Calibri"/>
          <w:sz w:val="24"/>
          <w:szCs w:val="24"/>
        </w:rPr>
        <w:t xml:space="preserve"> as per repeated measures </w:t>
      </w:r>
      <w:r w:rsidRPr="005A364C">
        <w:rPr>
          <w:rFonts w:ascii="Calibri" w:hAnsi="Calibri" w:cs="Calibri"/>
          <w:i/>
          <w:sz w:val="24"/>
          <w:szCs w:val="24"/>
        </w:rPr>
        <w:t>t</w:t>
      </w:r>
      <w:r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77777777" w:rsidR="00D06E86" w:rsidRDefault="00D06E86" w:rsidP="00D06E86">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72B034DC" w14:textId="77777777" w:rsidR="00D06E86" w:rsidRPr="00C72D6D" w:rsidRDefault="00D06E86" w:rsidP="00D06E86">
      <w:r>
        <w:lastRenderedPageBreak/>
        <w:t xml:space="preserve">When the odds ratio is greater than one, there is a positive association between variables, e.g., that those in the active treatment group had a higher probability of getting a positive outcome.  Odds ratios below one </w:t>
      </w:r>
      <w:proofErr w:type="gramStart"/>
      <w:r>
        <w:t>indicate</w:t>
      </w:r>
      <w:proofErr w:type="gramEnd"/>
      <w:r>
        <w:t xml:space="preserve"> the opposite, e.g., that those in the active treatment group had a higher probability of being in another group. </w:t>
      </w:r>
    </w:p>
    <w:p w14:paraId="1019E5A3" w14:textId="77777777" w:rsidR="00DB513B" w:rsidRPr="005A364C" w:rsidRDefault="00DB513B" w:rsidP="00490B69">
      <w:pPr>
        <w:rPr>
          <w:rFonts w:ascii="Calibri" w:hAnsi="Calibri" w:cs="Calibri"/>
          <w:sz w:val="24"/>
          <w:szCs w:val="24"/>
        </w:rPr>
      </w:pPr>
    </w:p>
    <w:sectPr w:rsidR="00DB513B" w:rsidRPr="005A364C"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B997A" w14:textId="77777777" w:rsidR="003A7C8F" w:rsidRDefault="003A7C8F" w:rsidP="00B264F4">
      <w:pPr>
        <w:spacing w:after="0" w:line="240" w:lineRule="auto"/>
      </w:pPr>
      <w:r>
        <w:separator/>
      </w:r>
    </w:p>
  </w:endnote>
  <w:endnote w:type="continuationSeparator" w:id="0">
    <w:p w14:paraId="0B93FB66" w14:textId="77777777" w:rsidR="003A7C8F" w:rsidRDefault="003A7C8F"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3A7BDF" w14:textId="77777777" w:rsidR="003A7C8F" w:rsidRDefault="003A7C8F" w:rsidP="00B264F4">
      <w:pPr>
        <w:spacing w:after="0" w:line="240" w:lineRule="auto"/>
      </w:pPr>
      <w:r>
        <w:separator/>
      </w:r>
    </w:p>
  </w:footnote>
  <w:footnote w:type="continuationSeparator" w:id="0">
    <w:p w14:paraId="5CEF9446" w14:textId="77777777" w:rsidR="003A7C8F" w:rsidRDefault="003A7C8F" w:rsidP="00B264F4">
      <w:pPr>
        <w:spacing w:after="0" w:line="240" w:lineRule="auto"/>
      </w:pPr>
      <w:r>
        <w:continuationSeparator/>
      </w:r>
    </w:p>
  </w:footnote>
  <w:footnote w:id="1">
    <w:p w14:paraId="77FB6D26" w14:textId="5EDBA390" w:rsidR="00D17869" w:rsidRPr="0091069C" w:rsidRDefault="00D17869" w:rsidP="00B90B95">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w:t>
      </w:r>
      <w:r w:rsidR="00C10305">
        <w:rPr>
          <w:rFonts w:cstheme="minorHAnsi"/>
        </w:rPr>
        <w:t>these equations</w:t>
      </w:r>
      <w:r>
        <w:rPr>
          <w:rFonts w:cstheme="minorHAnsi"/>
        </w:rPr>
        <w:t xml:space="preserve">.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w:t>
      </w:r>
      <w:r w:rsidR="00590699">
        <w:rPr>
          <w:rFonts w:cstheme="minorHAnsi"/>
        </w:rPr>
        <w:t>the latter equation</w:t>
      </w:r>
      <w:r>
        <w:rPr>
          <w:rFonts w:cstheme="minorHAnsi"/>
        </w:rPr>
        <w:t xml:space="preserve"> as the equation for Hedge’s </w:t>
      </w:r>
      <w:r w:rsidRPr="0058357F">
        <w:rPr>
          <w:rFonts w:cstheme="minorHAnsi"/>
          <w:i/>
        </w:rPr>
        <w:t>g</w:t>
      </w:r>
      <w:r>
        <w:rPr>
          <w:rFonts w:cstheme="minorHAnsi"/>
        </w:rPr>
        <w:t xml:space="preserve"> and contrasts that with</w:t>
      </w:r>
      <w:r w:rsidR="008F5806">
        <w:rPr>
          <w:rFonts w:cstheme="minorHAnsi"/>
        </w:rPr>
        <w:t xml:space="preserve"> the former, calling it </w:t>
      </w:r>
      <w:r>
        <w:rPr>
          <w:rFonts w:cstheme="minorHAnsi"/>
        </w:rPr>
        <w:t xml:space="preserve">Cohen’s </w:t>
      </w:r>
      <w:r w:rsidRPr="0058357F">
        <w:rPr>
          <w:rFonts w:cstheme="minorHAnsi"/>
          <w:i/>
        </w:rPr>
        <w:t>d</w:t>
      </w:r>
      <w:r>
        <w:rPr>
          <w:rFonts w:cstheme="minorHAnsi"/>
        </w:rPr>
        <w:t xml:space="preserve">, although they are in fact equivalent.) </w:t>
      </w:r>
    </w:p>
  </w:footnote>
  <w:footnote w:id="2">
    <w:p w14:paraId="7D00E6D5" w14:textId="77777777" w:rsidR="00D17869" w:rsidRDefault="00D17869" w:rsidP="009E7329">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w:t>
      </w:r>
      <w:r>
        <w:t xml:space="preserve">here I do not use the hat notation </w:t>
      </w:r>
      <w:r w:rsidRPr="00DE05E9">
        <w:t xml:space="preserve">often used to distinguish between parameter and </w:t>
      </w:r>
      <w:r>
        <w:t>sample statistic</w:t>
      </w:r>
      <w:r w:rsidRPr="00DE05E9">
        <w:t>.</w:t>
      </w:r>
    </w:p>
  </w:footnote>
  <w:footnote w:id="3">
    <w:p w14:paraId="69B64A48" w14:textId="77777777" w:rsidR="00D17869" w:rsidRDefault="00D17869" w:rsidP="00B264F4">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80&lt;/item&gt;&lt;item&gt;105&lt;/item&gt;&lt;item&gt;157&lt;/item&gt;&lt;item&gt;158&lt;/item&gt;&lt;item&gt;215&lt;/item&gt;&lt;item&gt;290&lt;/item&gt;&lt;item&gt;293&lt;/item&gt;&lt;item&gt;471&lt;/item&gt;&lt;item&gt;487&lt;/item&gt;&lt;item&gt;488&lt;/item&gt;&lt;item&gt;516&lt;/item&gt;&lt;item&gt;546&lt;/item&gt;&lt;item&gt;549&lt;/item&gt;&lt;item&gt;562&lt;/item&gt;&lt;item&gt;566&lt;/item&gt;&lt;item&gt;603&lt;/item&gt;&lt;item&gt;611&lt;/item&gt;&lt;item&gt;627&lt;/item&gt;&lt;item&gt;786&lt;/item&gt;&lt;item&gt;788&lt;/item&gt;&lt;item&gt;789&lt;/item&gt;&lt;item&gt;792&lt;/item&gt;&lt;item&gt;800&lt;/item&gt;&lt;item&gt;804&lt;/item&gt;&lt;item&gt;805&lt;/item&gt;&lt;item&gt;806&lt;/item&gt;&lt;item&gt;807&lt;/item&gt;&lt;item&gt;808&lt;/item&gt;&lt;item&gt;816&lt;/item&gt;&lt;item&gt;834&lt;/item&gt;&lt;item&gt;893&lt;/item&gt;&lt;item&gt;922&lt;/item&gt;&lt;item&gt;926&lt;/item&gt;&lt;item&gt;927&lt;/item&gt;&lt;item&gt;933&lt;/item&gt;&lt;item&gt;934&lt;/item&gt;&lt;item&gt;938&lt;/item&gt;&lt;item&gt;941&lt;/item&gt;&lt;item&gt;942&lt;/item&gt;&lt;item&gt;943&lt;/item&gt;&lt;item&gt;974&lt;/item&gt;&lt;item&gt;978&lt;/item&gt;&lt;item&gt;979&lt;/item&gt;&lt;item&gt;980&lt;/item&gt;&lt;item&gt;1029&lt;/item&gt;&lt;item&gt;1030&lt;/item&gt;&lt;/record-ids&gt;&lt;/item&gt;&lt;/Libraries&gt;"/>
  </w:docVars>
  <w:rsids>
    <w:rsidRoot w:val="009A7476"/>
    <w:rsid w:val="000014A5"/>
    <w:rsid w:val="00006C07"/>
    <w:rsid w:val="000074EC"/>
    <w:rsid w:val="00011527"/>
    <w:rsid w:val="00013E84"/>
    <w:rsid w:val="00030B91"/>
    <w:rsid w:val="000329C3"/>
    <w:rsid w:val="000330C9"/>
    <w:rsid w:val="000362AB"/>
    <w:rsid w:val="00055CB4"/>
    <w:rsid w:val="00056D30"/>
    <w:rsid w:val="00062938"/>
    <w:rsid w:val="00064ED5"/>
    <w:rsid w:val="00070CEE"/>
    <w:rsid w:val="00073E97"/>
    <w:rsid w:val="000749C4"/>
    <w:rsid w:val="000802F7"/>
    <w:rsid w:val="000831E2"/>
    <w:rsid w:val="00086006"/>
    <w:rsid w:val="0008625C"/>
    <w:rsid w:val="00091E74"/>
    <w:rsid w:val="00096886"/>
    <w:rsid w:val="00096D6E"/>
    <w:rsid w:val="000A178C"/>
    <w:rsid w:val="000A60CA"/>
    <w:rsid w:val="000A6A5D"/>
    <w:rsid w:val="000B40D6"/>
    <w:rsid w:val="000B5D91"/>
    <w:rsid w:val="000B6351"/>
    <w:rsid w:val="000B7137"/>
    <w:rsid w:val="000C1806"/>
    <w:rsid w:val="000C6594"/>
    <w:rsid w:val="000D4D47"/>
    <w:rsid w:val="000D65C1"/>
    <w:rsid w:val="000E39FB"/>
    <w:rsid w:val="000E3DF3"/>
    <w:rsid w:val="000F0122"/>
    <w:rsid w:val="000F0257"/>
    <w:rsid w:val="000F2797"/>
    <w:rsid w:val="000F5981"/>
    <w:rsid w:val="000F7473"/>
    <w:rsid w:val="000F7EB9"/>
    <w:rsid w:val="00107AEF"/>
    <w:rsid w:val="00112579"/>
    <w:rsid w:val="00121747"/>
    <w:rsid w:val="00125805"/>
    <w:rsid w:val="00133369"/>
    <w:rsid w:val="00134DD0"/>
    <w:rsid w:val="00140B6D"/>
    <w:rsid w:val="00141947"/>
    <w:rsid w:val="00143A77"/>
    <w:rsid w:val="0014605F"/>
    <w:rsid w:val="00161A99"/>
    <w:rsid w:val="00162B8B"/>
    <w:rsid w:val="001664BC"/>
    <w:rsid w:val="00174272"/>
    <w:rsid w:val="00180458"/>
    <w:rsid w:val="00182588"/>
    <w:rsid w:val="00184357"/>
    <w:rsid w:val="00187A6E"/>
    <w:rsid w:val="001A0A24"/>
    <w:rsid w:val="001A3127"/>
    <w:rsid w:val="001A578F"/>
    <w:rsid w:val="001A66C1"/>
    <w:rsid w:val="001B4CA9"/>
    <w:rsid w:val="001B557C"/>
    <w:rsid w:val="001B6C41"/>
    <w:rsid w:val="001B7FD6"/>
    <w:rsid w:val="001C01B7"/>
    <w:rsid w:val="001C1F26"/>
    <w:rsid w:val="001C371A"/>
    <w:rsid w:val="001C761A"/>
    <w:rsid w:val="001D7920"/>
    <w:rsid w:val="001E559C"/>
    <w:rsid w:val="001E5869"/>
    <w:rsid w:val="001E5D48"/>
    <w:rsid w:val="001E6A10"/>
    <w:rsid w:val="001F14FC"/>
    <w:rsid w:val="001F4798"/>
    <w:rsid w:val="00200B79"/>
    <w:rsid w:val="00205192"/>
    <w:rsid w:val="00206B3C"/>
    <w:rsid w:val="0021765E"/>
    <w:rsid w:val="002208B7"/>
    <w:rsid w:val="00221AF9"/>
    <w:rsid w:val="0022454F"/>
    <w:rsid w:val="00236196"/>
    <w:rsid w:val="002363BE"/>
    <w:rsid w:val="00242195"/>
    <w:rsid w:val="00242B79"/>
    <w:rsid w:val="00242CC1"/>
    <w:rsid w:val="00244D70"/>
    <w:rsid w:val="002479D7"/>
    <w:rsid w:val="002563D8"/>
    <w:rsid w:val="002602BE"/>
    <w:rsid w:val="002640A9"/>
    <w:rsid w:val="002641AC"/>
    <w:rsid w:val="00267BE4"/>
    <w:rsid w:val="00271C90"/>
    <w:rsid w:val="0027604B"/>
    <w:rsid w:val="002818EB"/>
    <w:rsid w:val="002830BE"/>
    <w:rsid w:val="00283BA3"/>
    <w:rsid w:val="002848E1"/>
    <w:rsid w:val="002852A2"/>
    <w:rsid w:val="00285DF4"/>
    <w:rsid w:val="002864BB"/>
    <w:rsid w:val="0029100F"/>
    <w:rsid w:val="00292D37"/>
    <w:rsid w:val="0029624C"/>
    <w:rsid w:val="002978FF"/>
    <w:rsid w:val="002A3009"/>
    <w:rsid w:val="002A349F"/>
    <w:rsid w:val="002A66C4"/>
    <w:rsid w:val="002B0A72"/>
    <w:rsid w:val="002B1FC5"/>
    <w:rsid w:val="002B5C2D"/>
    <w:rsid w:val="002C6F2B"/>
    <w:rsid w:val="002D18BA"/>
    <w:rsid w:val="002D37BB"/>
    <w:rsid w:val="002D3F59"/>
    <w:rsid w:val="002D529E"/>
    <w:rsid w:val="002D54F8"/>
    <w:rsid w:val="002D5C96"/>
    <w:rsid w:val="002E5B27"/>
    <w:rsid w:val="002F01B3"/>
    <w:rsid w:val="002F6C28"/>
    <w:rsid w:val="00303F4E"/>
    <w:rsid w:val="00311104"/>
    <w:rsid w:val="00332109"/>
    <w:rsid w:val="00335314"/>
    <w:rsid w:val="003378A1"/>
    <w:rsid w:val="00350DEB"/>
    <w:rsid w:val="003526DE"/>
    <w:rsid w:val="00355E6D"/>
    <w:rsid w:val="00360B45"/>
    <w:rsid w:val="00361565"/>
    <w:rsid w:val="00364365"/>
    <w:rsid w:val="003667A0"/>
    <w:rsid w:val="0037262A"/>
    <w:rsid w:val="003728C3"/>
    <w:rsid w:val="00375B5E"/>
    <w:rsid w:val="003763D8"/>
    <w:rsid w:val="003A04BD"/>
    <w:rsid w:val="003A2506"/>
    <w:rsid w:val="003A4CAE"/>
    <w:rsid w:val="003A555B"/>
    <w:rsid w:val="003A5C58"/>
    <w:rsid w:val="003A7C8F"/>
    <w:rsid w:val="003B096D"/>
    <w:rsid w:val="003B0FC5"/>
    <w:rsid w:val="003B1C98"/>
    <w:rsid w:val="003B2C7D"/>
    <w:rsid w:val="003B354B"/>
    <w:rsid w:val="003B670C"/>
    <w:rsid w:val="003B7E13"/>
    <w:rsid w:val="003C0241"/>
    <w:rsid w:val="003C165E"/>
    <w:rsid w:val="003C1DD8"/>
    <w:rsid w:val="003C32A9"/>
    <w:rsid w:val="003C7D5D"/>
    <w:rsid w:val="003D4084"/>
    <w:rsid w:val="003D696D"/>
    <w:rsid w:val="003E6966"/>
    <w:rsid w:val="003E6974"/>
    <w:rsid w:val="003E6AC6"/>
    <w:rsid w:val="003F0EAF"/>
    <w:rsid w:val="003F267A"/>
    <w:rsid w:val="003F63B7"/>
    <w:rsid w:val="0040092E"/>
    <w:rsid w:val="00404303"/>
    <w:rsid w:val="00413F31"/>
    <w:rsid w:val="00416292"/>
    <w:rsid w:val="00416CDA"/>
    <w:rsid w:val="004207CB"/>
    <w:rsid w:val="004210C3"/>
    <w:rsid w:val="00421AEA"/>
    <w:rsid w:val="004267FC"/>
    <w:rsid w:val="00427120"/>
    <w:rsid w:val="00435E66"/>
    <w:rsid w:val="00436186"/>
    <w:rsid w:val="00437EDD"/>
    <w:rsid w:val="00441FF1"/>
    <w:rsid w:val="00444475"/>
    <w:rsid w:val="00444AF4"/>
    <w:rsid w:val="00457860"/>
    <w:rsid w:val="004632C0"/>
    <w:rsid w:val="00464E5A"/>
    <w:rsid w:val="00472409"/>
    <w:rsid w:val="00472581"/>
    <w:rsid w:val="004731CE"/>
    <w:rsid w:val="00474FAB"/>
    <w:rsid w:val="00480B98"/>
    <w:rsid w:val="00483AAF"/>
    <w:rsid w:val="00490079"/>
    <w:rsid w:val="00490080"/>
    <w:rsid w:val="00490B69"/>
    <w:rsid w:val="00491CAD"/>
    <w:rsid w:val="00495060"/>
    <w:rsid w:val="00497F2C"/>
    <w:rsid w:val="004A0275"/>
    <w:rsid w:val="004A0B40"/>
    <w:rsid w:val="004A1E55"/>
    <w:rsid w:val="004A2C11"/>
    <w:rsid w:val="004B3104"/>
    <w:rsid w:val="004B324B"/>
    <w:rsid w:val="004B72D3"/>
    <w:rsid w:val="004C428C"/>
    <w:rsid w:val="004C633C"/>
    <w:rsid w:val="004C778E"/>
    <w:rsid w:val="004D30E3"/>
    <w:rsid w:val="004F382D"/>
    <w:rsid w:val="004F4D9E"/>
    <w:rsid w:val="00500927"/>
    <w:rsid w:val="00501673"/>
    <w:rsid w:val="00521626"/>
    <w:rsid w:val="005225CE"/>
    <w:rsid w:val="0053221F"/>
    <w:rsid w:val="00537E91"/>
    <w:rsid w:val="005464D3"/>
    <w:rsid w:val="00561C1E"/>
    <w:rsid w:val="00563096"/>
    <w:rsid w:val="00573232"/>
    <w:rsid w:val="0057441C"/>
    <w:rsid w:val="00576370"/>
    <w:rsid w:val="00576518"/>
    <w:rsid w:val="00576BCE"/>
    <w:rsid w:val="0058348D"/>
    <w:rsid w:val="00584575"/>
    <w:rsid w:val="0058486D"/>
    <w:rsid w:val="00587C60"/>
    <w:rsid w:val="00590699"/>
    <w:rsid w:val="005910C1"/>
    <w:rsid w:val="00591E05"/>
    <w:rsid w:val="005953B4"/>
    <w:rsid w:val="005A22FD"/>
    <w:rsid w:val="005A364C"/>
    <w:rsid w:val="005B0A5E"/>
    <w:rsid w:val="005B153E"/>
    <w:rsid w:val="005B53A4"/>
    <w:rsid w:val="005C2093"/>
    <w:rsid w:val="005D1D6F"/>
    <w:rsid w:val="005D6CD5"/>
    <w:rsid w:val="005E1C93"/>
    <w:rsid w:val="005E639D"/>
    <w:rsid w:val="005E769D"/>
    <w:rsid w:val="005F5DE9"/>
    <w:rsid w:val="005F65F3"/>
    <w:rsid w:val="00600995"/>
    <w:rsid w:val="00601779"/>
    <w:rsid w:val="006033E7"/>
    <w:rsid w:val="00616366"/>
    <w:rsid w:val="0061671E"/>
    <w:rsid w:val="00622112"/>
    <w:rsid w:val="00623E9B"/>
    <w:rsid w:val="00634EC7"/>
    <w:rsid w:val="00645942"/>
    <w:rsid w:val="0065070D"/>
    <w:rsid w:val="0065298B"/>
    <w:rsid w:val="00652D90"/>
    <w:rsid w:val="00654B54"/>
    <w:rsid w:val="006552E2"/>
    <w:rsid w:val="00656F4F"/>
    <w:rsid w:val="00661089"/>
    <w:rsid w:val="00671C45"/>
    <w:rsid w:val="00672C73"/>
    <w:rsid w:val="00673717"/>
    <w:rsid w:val="0068350E"/>
    <w:rsid w:val="0068696F"/>
    <w:rsid w:val="00694E64"/>
    <w:rsid w:val="006A17ED"/>
    <w:rsid w:val="006A297D"/>
    <w:rsid w:val="006A3211"/>
    <w:rsid w:val="006A6B68"/>
    <w:rsid w:val="006A6C19"/>
    <w:rsid w:val="006A6D69"/>
    <w:rsid w:val="006A7ED6"/>
    <w:rsid w:val="006B3B45"/>
    <w:rsid w:val="006C08FD"/>
    <w:rsid w:val="006D030D"/>
    <w:rsid w:val="006D1A51"/>
    <w:rsid w:val="006D288B"/>
    <w:rsid w:val="006D4F8E"/>
    <w:rsid w:val="006E0415"/>
    <w:rsid w:val="006E4B7C"/>
    <w:rsid w:val="006E5E2A"/>
    <w:rsid w:val="006F107A"/>
    <w:rsid w:val="006F140F"/>
    <w:rsid w:val="006F2608"/>
    <w:rsid w:val="006F6231"/>
    <w:rsid w:val="007069E9"/>
    <w:rsid w:val="00712989"/>
    <w:rsid w:val="00722F37"/>
    <w:rsid w:val="00723EF0"/>
    <w:rsid w:val="00730713"/>
    <w:rsid w:val="00743A7E"/>
    <w:rsid w:val="00744C1D"/>
    <w:rsid w:val="0074593E"/>
    <w:rsid w:val="00746121"/>
    <w:rsid w:val="007555EF"/>
    <w:rsid w:val="00755B46"/>
    <w:rsid w:val="00761628"/>
    <w:rsid w:val="007622FA"/>
    <w:rsid w:val="007654EE"/>
    <w:rsid w:val="00766BB9"/>
    <w:rsid w:val="00773162"/>
    <w:rsid w:val="007767ED"/>
    <w:rsid w:val="0078621F"/>
    <w:rsid w:val="00787511"/>
    <w:rsid w:val="00791698"/>
    <w:rsid w:val="007A2DEA"/>
    <w:rsid w:val="007A37DE"/>
    <w:rsid w:val="007A3BF7"/>
    <w:rsid w:val="007A4D78"/>
    <w:rsid w:val="007A7328"/>
    <w:rsid w:val="007C22D4"/>
    <w:rsid w:val="007C5978"/>
    <w:rsid w:val="007D0EE8"/>
    <w:rsid w:val="007D1206"/>
    <w:rsid w:val="007D66EB"/>
    <w:rsid w:val="007D73F1"/>
    <w:rsid w:val="007D7576"/>
    <w:rsid w:val="007E40AA"/>
    <w:rsid w:val="007F0572"/>
    <w:rsid w:val="007F339D"/>
    <w:rsid w:val="007F4A71"/>
    <w:rsid w:val="007F4B4A"/>
    <w:rsid w:val="007F6C4A"/>
    <w:rsid w:val="007F7A27"/>
    <w:rsid w:val="00804079"/>
    <w:rsid w:val="00812B4F"/>
    <w:rsid w:val="0082667C"/>
    <w:rsid w:val="008316B0"/>
    <w:rsid w:val="00831C1D"/>
    <w:rsid w:val="008364D2"/>
    <w:rsid w:val="00850696"/>
    <w:rsid w:val="00852CE5"/>
    <w:rsid w:val="00864516"/>
    <w:rsid w:val="008728C2"/>
    <w:rsid w:val="00877791"/>
    <w:rsid w:val="008900E4"/>
    <w:rsid w:val="008909DB"/>
    <w:rsid w:val="00891DD8"/>
    <w:rsid w:val="00891E80"/>
    <w:rsid w:val="008A773D"/>
    <w:rsid w:val="008B3EBD"/>
    <w:rsid w:val="008C2E87"/>
    <w:rsid w:val="008C4845"/>
    <w:rsid w:val="008C5390"/>
    <w:rsid w:val="008D0C5A"/>
    <w:rsid w:val="008D4D4A"/>
    <w:rsid w:val="008D5DC0"/>
    <w:rsid w:val="008D6168"/>
    <w:rsid w:val="008D69BB"/>
    <w:rsid w:val="008F2F32"/>
    <w:rsid w:val="008F549F"/>
    <w:rsid w:val="008F5806"/>
    <w:rsid w:val="008F66B1"/>
    <w:rsid w:val="009004B3"/>
    <w:rsid w:val="009038E2"/>
    <w:rsid w:val="00903D97"/>
    <w:rsid w:val="0090650F"/>
    <w:rsid w:val="00911011"/>
    <w:rsid w:val="009118BC"/>
    <w:rsid w:val="0091438A"/>
    <w:rsid w:val="00915D1C"/>
    <w:rsid w:val="009169D6"/>
    <w:rsid w:val="00916D84"/>
    <w:rsid w:val="009224C2"/>
    <w:rsid w:val="00926C65"/>
    <w:rsid w:val="009306F1"/>
    <w:rsid w:val="00930E89"/>
    <w:rsid w:val="009315DD"/>
    <w:rsid w:val="00942DC0"/>
    <w:rsid w:val="009527C3"/>
    <w:rsid w:val="00952D45"/>
    <w:rsid w:val="0095467D"/>
    <w:rsid w:val="009615CB"/>
    <w:rsid w:val="00967159"/>
    <w:rsid w:val="00974FD7"/>
    <w:rsid w:val="00975B0F"/>
    <w:rsid w:val="00981832"/>
    <w:rsid w:val="00983F2E"/>
    <w:rsid w:val="00986BF7"/>
    <w:rsid w:val="00992445"/>
    <w:rsid w:val="0099282E"/>
    <w:rsid w:val="0099287F"/>
    <w:rsid w:val="00992FAF"/>
    <w:rsid w:val="009A44A9"/>
    <w:rsid w:val="009A7476"/>
    <w:rsid w:val="009B5038"/>
    <w:rsid w:val="009B649F"/>
    <w:rsid w:val="009C5184"/>
    <w:rsid w:val="009D1213"/>
    <w:rsid w:val="009E2D10"/>
    <w:rsid w:val="009E385A"/>
    <w:rsid w:val="009E7329"/>
    <w:rsid w:val="009E753C"/>
    <w:rsid w:val="009F023B"/>
    <w:rsid w:val="009F245A"/>
    <w:rsid w:val="009F7B88"/>
    <w:rsid w:val="00A005AF"/>
    <w:rsid w:val="00A00AF5"/>
    <w:rsid w:val="00A03479"/>
    <w:rsid w:val="00A154C7"/>
    <w:rsid w:val="00A15B8A"/>
    <w:rsid w:val="00A3003E"/>
    <w:rsid w:val="00A30E36"/>
    <w:rsid w:val="00A3488A"/>
    <w:rsid w:val="00A351C9"/>
    <w:rsid w:val="00A37B81"/>
    <w:rsid w:val="00A41143"/>
    <w:rsid w:val="00A5297C"/>
    <w:rsid w:val="00A52CFB"/>
    <w:rsid w:val="00A54D45"/>
    <w:rsid w:val="00A60B22"/>
    <w:rsid w:val="00A620B8"/>
    <w:rsid w:val="00A73A6D"/>
    <w:rsid w:val="00A76F4E"/>
    <w:rsid w:val="00A77778"/>
    <w:rsid w:val="00A80FE2"/>
    <w:rsid w:val="00A8154C"/>
    <w:rsid w:val="00A86A12"/>
    <w:rsid w:val="00A965DB"/>
    <w:rsid w:val="00A96CD0"/>
    <w:rsid w:val="00AA2253"/>
    <w:rsid w:val="00AA22C3"/>
    <w:rsid w:val="00AA3814"/>
    <w:rsid w:val="00AB1747"/>
    <w:rsid w:val="00AB31D3"/>
    <w:rsid w:val="00AB3DFF"/>
    <w:rsid w:val="00AC1565"/>
    <w:rsid w:val="00AC5852"/>
    <w:rsid w:val="00AE291B"/>
    <w:rsid w:val="00AF0DBE"/>
    <w:rsid w:val="00AF200C"/>
    <w:rsid w:val="00AF3A37"/>
    <w:rsid w:val="00AF48D5"/>
    <w:rsid w:val="00AF699C"/>
    <w:rsid w:val="00B02C23"/>
    <w:rsid w:val="00B03AED"/>
    <w:rsid w:val="00B048D9"/>
    <w:rsid w:val="00B06CC1"/>
    <w:rsid w:val="00B1196B"/>
    <w:rsid w:val="00B212F2"/>
    <w:rsid w:val="00B218C6"/>
    <w:rsid w:val="00B224BF"/>
    <w:rsid w:val="00B24CB3"/>
    <w:rsid w:val="00B264F4"/>
    <w:rsid w:val="00B27EF9"/>
    <w:rsid w:val="00B346B6"/>
    <w:rsid w:val="00B35DDF"/>
    <w:rsid w:val="00B35EEC"/>
    <w:rsid w:val="00B36BCD"/>
    <w:rsid w:val="00B45430"/>
    <w:rsid w:val="00B4794A"/>
    <w:rsid w:val="00B60503"/>
    <w:rsid w:val="00B606F4"/>
    <w:rsid w:val="00B6623C"/>
    <w:rsid w:val="00B66250"/>
    <w:rsid w:val="00B668A8"/>
    <w:rsid w:val="00B80848"/>
    <w:rsid w:val="00B80AAF"/>
    <w:rsid w:val="00B84989"/>
    <w:rsid w:val="00B90B95"/>
    <w:rsid w:val="00B95C75"/>
    <w:rsid w:val="00BA2789"/>
    <w:rsid w:val="00BA3775"/>
    <w:rsid w:val="00BA4FCB"/>
    <w:rsid w:val="00BB4F92"/>
    <w:rsid w:val="00BC13C8"/>
    <w:rsid w:val="00BD027E"/>
    <w:rsid w:val="00BD4FFD"/>
    <w:rsid w:val="00BD5E17"/>
    <w:rsid w:val="00BD6362"/>
    <w:rsid w:val="00BE0D33"/>
    <w:rsid w:val="00BE2991"/>
    <w:rsid w:val="00BE52EF"/>
    <w:rsid w:val="00BE551A"/>
    <w:rsid w:val="00BF3F06"/>
    <w:rsid w:val="00BF7BA4"/>
    <w:rsid w:val="00C0168A"/>
    <w:rsid w:val="00C05B92"/>
    <w:rsid w:val="00C0608D"/>
    <w:rsid w:val="00C10305"/>
    <w:rsid w:val="00C14BCE"/>
    <w:rsid w:val="00C1567A"/>
    <w:rsid w:val="00C265A3"/>
    <w:rsid w:val="00C268D5"/>
    <w:rsid w:val="00C27399"/>
    <w:rsid w:val="00C277B1"/>
    <w:rsid w:val="00C30D86"/>
    <w:rsid w:val="00C35037"/>
    <w:rsid w:val="00C36E84"/>
    <w:rsid w:val="00C40781"/>
    <w:rsid w:val="00C40A50"/>
    <w:rsid w:val="00C42B30"/>
    <w:rsid w:val="00C4793F"/>
    <w:rsid w:val="00C502B6"/>
    <w:rsid w:val="00C504D9"/>
    <w:rsid w:val="00C56F72"/>
    <w:rsid w:val="00C6008A"/>
    <w:rsid w:val="00C61024"/>
    <w:rsid w:val="00C626AB"/>
    <w:rsid w:val="00C6317C"/>
    <w:rsid w:val="00C63475"/>
    <w:rsid w:val="00C653C2"/>
    <w:rsid w:val="00C6546C"/>
    <w:rsid w:val="00C65CCD"/>
    <w:rsid w:val="00C71ADE"/>
    <w:rsid w:val="00C761DB"/>
    <w:rsid w:val="00C777C7"/>
    <w:rsid w:val="00C90FAA"/>
    <w:rsid w:val="00C91E6B"/>
    <w:rsid w:val="00C978B0"/>
    <w:rsid w:val="00C97E8E"/>
    <w:rsid w:val="00CA1B38"/>
    <w:rsid w:val="00CA63BB"/>
    <w:rsid w:val="00CA6A68"/>
    <w:rsid w:val="00CB286B"/>
    <w:rsid w:val="00CB2EDA"/>
    <w:rsid w:val="00CB77FE"/>
    <w:rsid w:val="00CC1689"/>
    <w:rsid w:val="00CC7447"/>
    <w:rsid w:val="00CD2984"/>
    <w:rsid w:val="00CE04A8"/>
    <w:rsid w:val="00CE13FA"/>
    <w:rsid w:val="00CE3ED0"/>
    <w:rsid w:val="00CE7B84"/>
    <w:rsid w:val="00D0409B"/>
    <w:rsid w:val="00D04209"/>
    <w:rsid w:val="00D05227"/>
    <w:rsid w:val="00D06E86"/>
    <w:rsid w:val="00D10777"/>
    <w:rsid w:val="00D13591"/>
    <w:rsid w:val="00D17869"/>
    <w:rsid w:val="00D212EC"/>
    <w:rsid w:val="00D2488F"/>
    <w:rsid w:val="00D27D47"/>
    <w:rsid w:val="00D27F52"/>
    <w:rsid w:val="00D530F1"/>
    <w:rsid w:val="00D558CF"/>
    <w:rsid w:val="00D55D33"/>
    <w:rsid w:val="00D63D51"/>
    <w:rsid w:val="00D67003"/>
    <w:rsid w:val="00D674F1"/>
    <w:rsid w:val="00D67633"/>
    <w:rsid w:val="00D70E83"/>
    <w:rsid w:val="00D723EA"/>
    <w:rsid w:val="00D74C64"/>
    <w:rsid w:val="00D75077"/>
    <w:rsid w:val="00D863D4"/>
    <w:rsid w:val="00D86AC6"/>
    <w:rsid w:val="00D879C9"/>
    <w:rsid w:val="00D90778"/>
    <w:rsid w:val="00D92E18"/>
    <w:rsid w:val="00D945EB"/>
    <w:rsid w:val="00D9510E"/>
    <w:rsid w:val="00D95861"/>
    <w:rsid w:val="00D9652F"/>
    <w:rsid w:val="00DA0899"/>
    <w:rsid w:val="00DA1756"/>
    <w:rsid w:val="00DA27DD"/>
    <w:rsid w:val="00DA6A9D"/>
    <w:rsid w:val="00DB141D"/>
    <w:rsid w:val="00DB251E"/>
    <w:rsid w:val="00DB37FC"/>
    <w:rsid w:val="00DB513B"/>
    <w:rsid w:val="00DC1971"/>
    <w:rsid w:val="00DC580E"/>
    <w:rsid w:val="00DC5FBE"/>
    <w:rsid w:val="00DE5B43"/>
    <w:rsid w:val="00DE6542"/>
    <w:rsid w:val="00DF23E2"/>
    <w:rsid w:val="00DF4A09"/>
    <w:rsid w:val="00DF4D4D"/>
    <w:rsid w:val="00DF7B9B"/>
    <w:rsid w:val="00E015F6"/>
    <w:rsid w:val="00E0371F"/>
    <w:rsid w:val="00E03FD3"/>
    <w:rsid w:val="00E07176"/>
    <w:rsid w:val="00E11832"/>
    <w:rsid w:val="00E13791"/>
    <w:rsid w:val="00E15C54"/>
    <w:rsid w:val="00E22522"/>
    <w:rsid w:val="00E260B0"/>
    <w:rsid w:val="00E2771E"/>
    <w:rsid w:val="00E3345E"/>
    <w:rsid w:val="00E34307"/>
    <w:rsid w:val="00E4488F"/>
    <w:rsid w:val="00E468D4"/>
    <w:rsid w:val="00E53086"/>
    <w:rsid w:val="00E57CE9"/>
    <w:rsid w:val="00E60B46"/>
    <w:rsid w:val="00E62ADB"/>
    <w:rsid w:val="00E66E90"/>
    <w:rsid w:val="00E71258"/>
    <w:rsid w:val="00E75722"/>
    <w:rsid w:val="00E828F6"/>
    <w:rsid w:val="00E82DC9"/>
    <w:rsid w:val="00E85D4B"/>
    <w:rsid w:val="00E9127B"/>
    <w:rsid w:val="00E949DC"/>
    <w:rsid w:val="00EA49C3"/>
    <w:rsid w:val="00EA649A"/>
    <w:rsid w:val="00EB0127"/>
    <w:rsid w:val="00EB18E2"/>
    <w:rsid w:val="00EB2FA2"/>
    <w:rsid w:val="00EB30AA"/>
    <w:rsid w:val="00EC6C68"/>
    <w:rsid w:val="00ED4A8C"/>
    <w:rsid w:val="00ED4FA9"/>
    <w:rsid w:val="00EE23F7"/>
    <w:rsid w:val="00EE3B2B"/>
    <w:rsid w:val="00EE4929"/>
    <w:rsid w:val="00EE5127"/>
    <w:rsid w:val="00EE5212"/>
    <w:rsid w:val="00EF3406"/>
    <w:rsid w:val="00F01EF8"/>
    <w:rsid w:val="00F07AE7"/>
    <w:rsid w:val="00F07E0E"/>
    <w:rsid w:val="00F07EE6"/>
    <w:rsid w:val="00F16BEF"/>
    <w:rsid w:val="00F21472"/>
    <w:rsid w:val="00F215DD"/>
    <w:rsid w:val="00F24599"/>
    <w:rsid w:val="00F3497B"/>
    <w:rsid w:val="00F34EBF"/>
    <w:rsid w:val="00F34F70"/>
    <w:rsid w:val="00F442BE"/>
    <w:rsid w:val="00F62127"/>
    <w:rsid w:val="00F62504"/>
    <w:rsid w:val="00F769DE"/>
    <w:rsid w:val="00F773F3"/>
    <w:rsid w:val="00F8335B"/>
    <w:rsid w:val="00F96D96"/>
    <w:rsid w:val="00FA22A2"/>
    <w:rsid w:val="00FA4424"/>
    <w:rsid w:val="00FA6303"/>
    <w:rsid w:val="00FA7E25"/>
    <w:rsid w:val="00FB0C18"/>
    <w:rsid w:val="00FB3E64"/>
    <w:rsid w:val="00FB524A"/>
    <w:rsid w:val="00FB5B6F"/>
    <w:rsid w:val="00FC0D8B"/>
    <w:rsid w:val="00FC40F5"/>
    <w:rsid w:val="00FC4EDE"/>
    <w:rsid w:val="00FC6734"/>
    <w:rsid w:val="00FD2AAA"/>
    <w:rsid w:val="00FE2599"/>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hb.2007.02.00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ethods.sagepub.com/book/meta-analytic-procedures-for-social-research"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53DDD-1661-48D0-8F8F-7E965473F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8</TotalTime>
  <Pages>35</Pages>
  <Words>19936</Words>
  <Characters>116829</Characters>
  <Application>Microsoft Office Word</Application>
  <DocSecurity>0</DocSecurity>
  <Lines>2655</Lines>
  <Paragraphs>1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49</cp:revision>
  <dcterms:created xsi:type="dcterms:W3CDTF">2018-08-09T23:35:00Z</dcterms:created>
  <dcterms:modified xsi:type="dcterms:W3CDTF">2019-02-03T05:22:00Z</dcterms:modified>
</cp:coreProperties>
</file>